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779B9170"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 We also simulate the impacts of dedicated bus lanes (DBLs) on the overall transfer performance and different types of transfers. </w:t>
      </w:r>
      <w:r w:rsidR="00231898">
        <w:rPr>
          <w:rFonts w:ascii="Times New Roman" w:eastAsia="Yu Mincho" w:hAnsi="Times New Roman" w:cs="Times New Roman"/>
          <w:sz w:val="24"/>
          <w:szCs w:val="24"/>
          <w:lang w:eastAsia="ja-JP"/>
        </w:rPr>
        <w:t xml:space="preserve">We also conclude that it is </w:t>
      </w:r>
      <w:r w:rsidR="00636DD3">
        <w:rPr>
          <w:rFonts w:ascii="Times New Roman" w:eastAsia="Yu Mincho" w:hAnsi="Times New Roman" w:cs="Times New Roman"/>
          <w:sz w:val="24"/>
          <w:szCs w:val="24"/>
          <w:lang w:eastAsia="ja-JP"/>
        </w:rPr>
        <w:t>more effective</w:t>
      </w:r>
      <w:r w:rsidR="00231898">
        <w:rPr>
          <w:rFonts w:ascii="Times New Roman" w:eastAsia="Yu Mincho" w:hAnsi="Times New Roman" w:cs="Times New Roman"/>
          <w:sz w:val="24"/>
          <w:szCs w:val="24"/>
          <w:lang w:eastAsia="ja-JP"/>
        </w:rPr>
        <w:t xml:space="preserve"> to control delay, instead of synchronization, to reduce </w:t>
      </w:r>
      <w:r w:rsidR="00025604">
        <w:rPr>
          <w:rFonts w:ascii="Times New Roman" w:eastAsia="Yu Mincho" w:hAnsi="Times New Roman" w:cs="Times New Roman"/>
          <w:sz w:val="24"/>
          <w:szCs w:val="24"/>
          <w:lang w:eastAsia="ja-JP"/>
        </w:rPr>
        <w:t>transit user’s total time penalty</w:t>
      </w:r>
      <w:r w:rsidR="0023189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w:t>
      </w:r>
      <w:r>
        <w:rPr>
          <w:rFonts w:ascii="Times New Roman" w:eastAsia="Yu Mincho" w:hAnsi="Times New Roman" w:cs="Times New Roman"/>
          <w:sz w:val="24"/>
          <w:szCs w:val="24"/>
          <w:lang w:eastAsia="ja-JP"/>
        </w:rPr>
        <w:lastRenderedPageBreak/>
        <w:t xml:space="preserve">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0"/>
      <w:r>
        <w:rPr>
          <w:rFonts w:ascii="Times New Roman" w:eastAsia="Yu Mincho" w:hAnsi="Times New Roman" w:cs="Times New Roman"/>
          <w:b/>
          <w:sz w:val="24"/>
          <w:szCs w:val="24"/>
          <w:lang w:eastAsia="ja-JP"/>
        </w:rPr>
        <w:t>Literature review</w:t>
      </w:r>
      <w:commentRangeEnd w:id="0"/>
      <w:r w:rsidR="00FC445C">
        <w:rPr>
          <w:rStyle w:val="CommentReference"/>
        </w:rPr>
        <w:commentReference w:id="0"/>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w:t>
      </w:r>
      <w:r>
        <w:rPr>
          <w:rFonts w:ascii="Times New Roman" w:eastAsia="Yu Mincho" w:hAnsi="Times New Roman" w:cs="Times New Roman"/>
          <w:sz w:val="24"/>
          <w:szCs w:val="24"/>
          <w:lang w:eastAsia="ja-JP"/>
        </w:rPr>
        <w:lastRenderedPageBreak/>
        <w:t xml:space="preserve">have heterogeneous, study-specific data sources that may be difficult to reproduce in other settings.  </w:t>
      </w:r>
    </w:p>
    <w:p w14:paraId="25138C45" w14:textId="49080EF2"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w:t>
      </w:r>
      <w:commentRangeStart w:id="1"/>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1"/>
      <w:r w:rsidR="001A19D6">
        <w:rPr>
          <w:rStyle w:val="CommentReference"/>
        </w:rPr>
        <w:commentReference w:id="1"/>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144309BB"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t>
      </w:r>
      <w:r w:rsidR="00177107">
        <w:rPr>
          <w:rFonts w:ascii="Times New Roman" w:eastAsia="Yu Mincho" w:hAnsi="Times New Roman" w:cs="Times New Roman"/>
          <w:sz w:val="24"/>
          <w:szCs w:val="24"/>
          <w:lang w:eastAsia="ja-JP"/>
        </w:rPr>
        <w:lastRenderedPageBreak/>
        <w:t>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real-time data, such as </w:t>
      </w:r>
      <w:r w:rsidR="00F719D0">
        <w:rPr>
          <w:rFonts w:ascii="Times New Roman" w:eastAsia="Yu Mincho" w:hAnsi="Times New Roman" w:cs="Times New Roman"/>
          <w:sz w:val="24"/>
          <w:szCs w:val="24"/>
          <w:lang w:eastAsia="ja-JP"/>
        </w:rPr>
        <w:t>General Transit Feed Specification (</w:t>
      </w:r>
      <w:r w:rsidR="009578C7">
        <w:rPr>
          <w:rFonts w:ascii="Times New Roman" w:eastAsia="Yu Mincho" w:hAnsi="Times New Roman" w:cs="Times New Roman"/>
          <w:sz w:val="24"/>
          <w:szCs w:val="24"/>
          <w:lang w:eastAsia="ja-JP"/>
        </w:rPr>
        <w:t>GTFS</w:t>
      </w:r>
      <w:r w:rsidR="00F719D0">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and Service Interface for Real Time Information (SIRI)</w:t>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3DA5B7DC"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AVL data,</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35DE3F9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developed a system performance-indicator model and built an agent-based model to simulate real-time performance. The study used GTFS schedule and </w:t>
      </w:r>
      <w:proofErr w:type="spellStart"/>
      <w:r>
        <w:rPr>
          <w:rFonts w:ascii="Times New Roman" w:eastAsia="Yu Mincho" w:hAnsi="Times New Roman" w:cs="Times New Roman"/>
          <w:sz w:val="24"/>
          <w:szCs w:val="24"/>
          <w:lang w:eastAsia="ja-JP"/>
        </w:rPr>
        <w:t>OpenStreet</w:t>
      </w:r>
      <w:proofErr w:type="spellEnd"/>
      <w:r>
        <w:rPr>
          <w:rFonts w:ascii="Times New Roman" w:eastAsia="Yu Mincho" w:hAnsi="Times New Roman" w:cs="Times New Roman"/>
          <w:sz w:val="24"/>
          <w:szCs w:val="24"/>
          <w:lang w:eastAsia="ja-JP"/>
        </w:rPr>
        <w:t xml:space="preserve">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The literature review clearly shows that: d</w:t>
      </w:r>
      <w:r>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CA5836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r w:rsidR="00AD4EC7">
        <w:rPr>
          <w:rFonts w:ascii="Times New Roman" w:eastAsia="Yu Mincho" w:hAnsi="Times New Roman" w:cs="Times New Roman"/>
          <w:sz w:val="24"/>
          <w:szCs w:val="24"/>
          <w:lang w:eastAsia="ja-JP"/>
        </w:rPr>
        <w:t xml:space="preserve">introduce our data source; then we </w:t>
      </w:r>
      <w:r>
        <w:rPr>
          <w:rFonts w:ascii="Times New Roman" w:eastAsia="Yu Mincho" w:hAnsi="Times New Roman" w:cs="Times New Roman"/>
          <w:sz w:val="24"/>
          <w:szCs w:val="24"/>
          <w:lang w:eastAsia="ja-JP"/>
        </w:rPr>
        <w:t>define PT transfers and the impact of vehicle delays on 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300E9025"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p>
    <w:p w14:paraId="5EA44A84" w14:textId="2AED6412"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lastRenderedPageBreak/>
        <w:t xml:space="preserve">In this paper, we </w:t>
      </w:r>
      <w:r w:rsidR="000D1429">
        <w:rPr>
          <w:rFonts w:ascii="Times New Roman" w:eastAsia="Yu Mincho" w:hAnsi="Times New Roman" w:cs="Times New Roman"/>
          <w:sz w:val="24"/>
          <w:szCs w:val="24"/>
          <w:lang w:eastAsia="ja-JP"/>
        </w:rPr>
        <w:t>intend</w:t>
      </w:r>
      <w:r w:rsidRPr="00DD750E">
        <w:rPr>
          <w:rFonts w:ascii="Times New Roman" w:eastAsia="Yu Mincho" w:hAnsi="Times New Roman" w:cs="Times New Roman"/>
          <w:sz w:val="24"/>
          <w:szCs w:val="24"/>
          <w:lang w:eastAsia="ja-JP"/>
        </w:rPr>
        <w:t xml:space="preserve"> to </w:t>
      </w:r>
      <w:r>
        <w:rPr>
          <w:rFonts w:ascii="Times New Roman" w:eastAsia="Yu Mincho" w:hAnsi="Times New Roman" w:cs="Times New Roman"/>
          <w:sz w:val="24"/>
          <w:szCs w:val="24"/>
          <w:lang w:eastAsia="ja-JP"/>
        </w:rPr>
        <w:t xml:space="preserve">leverage two separate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 proposed measures and systems.</w:t>
      </w:r>
    </w:p>
    <w:p w14:paraId="50B398AC" w14:textId="6AB5E1CC"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5904FB">
        <w:rPr>
          <w:rFonts w:ascii="Times New Roman" w:eastAsia="Yu Mincho" w:hAnsi="Times New Roman" w:cs="Times New Roman"/>
          <w:sz w:val="24"/>
          <w:szCs w:val="24"/>
          <w:lang w:eastAsia="ja-JP"/>
        </w:rPr>
        <w:t>W</w:t>
      </w:r>
      <w:r w:rsidR="00F719D0">
        <w:rPr>
          <w:rFonts w:ascii="Times New Roman" w:eastAsia="Yu Mincho" w:hAnsi="Times New Roman" w:cs="Times New Roman"/>
          <w:sz w:val="24"/>
          <w:szCs w:val="24"/>
          <w:lang w:eastAsia="ja-JP"/>
        </w:rPr>
        <w:t xml:space="preserve">e discuss the </w:t>
      </w:r>
      <w:r w:rsidR="005904FB">
        <w:rPr>
          <w:rFonts w:ascii="Times New Roman" w:eastAsia="Yu Mincho" w:hAnsi="Times New Roman" w:cs="Times New Roman"/>
          <w:sz w:val="24"/>
          <w:szCs w:val="24"/>
          <w:lang w:eastAsia="ja-JP"/>
        </w:rPr>
        <w:t>respective advantages of traditional data and big data in the literature review section. T</w:t>
      </w:r>
      <w:r w:rsidR="0093017D">
        <w:rPr>
          <w:rFonts w:ascii="Times New Roman" w:eastAsia="Yu Mincho" w:hAnsi="Times New Roman" w:cs="Times New Roman"/>
          <w:sz w:val="24"/>
          <w:szCs w:val="24"/>
          <w:lang w:eastAsia="ja-JP"/>
        </w:rPr>
        <w:t xml:space="preserve">o overcome these advantages, we </w:t>
      </w:r>
      <w:r w:rsidR="00E30BF7">
        <w:rPr>
          <w:rFonts w:ascii="Times New Roman" w:eastAsia="Yu Mincho" w:hAnsi="Times New Roman" w:cs="Times New Roman"/>
          <w:sz w:val="24"/>
          <w:szCs w:val="24"/>
          <w:lang w:eastAsia="ja-JP"/>
        </w:rPr>
        <w:t>utilize</w:t>
      </w:r>
      <w:r w:rsidR="0093017D">
        <w:rPr>
          <w:rFonts w:ascii="Times New Roman" w:eastAsia="Yu Mincho" w:hAnsi="Times New Roman" w:cs="Times New Roman"/>
          <w:sz w:val="24"/>
          <w:szCs w:val="24"/>
          <w:lang w:eastAsia="ja-JP"/>
        </w:rPr>
        <w:t xml:space="preserve"> a new standard protocol for transit data: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xml:space="preserve">. PT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A27A6B5"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37B50F49"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EA6DE5">
        <w:rPr>
          <w:rFonts w:ascii="Times New Roman" w:eastAsia="Yu Mincho" w:hAnsi="Times New Roman" w:cs="Times New Roman"/>
          <w:sz w:val="24"/>
          <w:szCs w:val="24"/>
          <w:lang w:eastAsia="ja-JP"/>
        </w:rPr>
        <w:t>:</w:t>
      </w:r>
      <w:r w:rsidR="00EA6DE5" w:rsidRPr="00EA6DE5">
        <w:rPr>
          <w:rFonts w:ascii="Times New Roman" w:eastAsia="Yu Mincho" w:hAnsi="Times New Roman" w:cs="Times New Roman"/>
          <w:sz w:val="24"/>
          <w:szCs w:val="24"/>
          <w:lang w:eastAsia="ja-JP"/>
        </w:rPr>
        <w:t xml:space="preserve"> </w:t>
      </w:r>
      <w:r w:rsidR="00EA6DE5">
        <w:rPr>
          <w:rFonts w:ascii="Times New Roman" w:eastAsia="Yu Mincho" w:hAnsi="Times New Roman" w:cs="Times New Roman"/>
          <w:sz w:val="24"/>
          <w:szCs w:val="24"/>
          <w:lang w:eastAsia="ja-JP"/>
        </w:rPr>
        <w:t xml:space="preserve">though GTFS and APC’s </w:t>
      </w:r>
      <w:r w:rsidR="00EA6DE5" w:rsidRPr="003D68E2">
        <w:rPr>
          <w:rFonts w:ascii="Times New Roman" w:eastAsia="Yu Mincho" w:hAnsi="Times New Roman" w:cs="Times New Roman"/>
          <w:i/>
          <w:sz w:val="24"/>
          <w:szCs w:val="24"/>
          <w:lang w:eastAsia="ja-JP"/>
        </w:rPr>
        <w:t>spatial accuracy</w:t>
      </w:r>
      <w:r w:rsidR="00EA6DE5">
        <w:rPr>
          <w:rFonts w:ascii="Times New Roman" w:eastAsia="Yu Mincho" w:hAnsi="Times New Roman" w:cs="Times New Roman"/>
          <w:sz w:val="24"/>
          <w:szCs w:val="24"/>
          <w:lang w:eastAsia="ja-JP"/>
        </w:rPr>
        <w:t xml:space="preserve"> is close, GTFS’s </w:t>
      </w:r>
      <w:r w:rsidR="00EA6DE5" w:rsidRPr="00416912">
        <w:rPr>
          <w:rFonts w:ascii="Times New Roman" w:eastAsia="Yu Mincho" w:hAnsi="Times New Roman" w:cs="Times New Roman"/>
          <w:i/>
          <w:sz w:val="24"/>
          <w:szCs w:val="24"/>
          <w:lang w:eastAsia="ja-JP"/>
        </w:rPr>
        <w:t>temporal accuracy</w:t>
      </w:r>
      <w:r w:rsidR="00EA6DE5">
        <w:rPr>
          <w:rFonts w:ascii="Times New Roman" w:eastAsia="Yu Mincho" w:hAnsi="Times New Roman" w:cs="Times New Roman"/>
          <w:sz w:val="24"/>
          <w:szCs w:val="24"/>
          <w:lang w:eastAsia="ja-JP"/>
        </w:rPr>
        <w:t xml:space="preserve"> is low compared with APC</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3D68E2">
        <w:rPr>
          <w:rFonts w:ascii="Times New Roman" w:eastAsia="Yu Mincho" w:hAnsi="Times New Roman" w:cs="Times New Roman"/>
          <w:sz w:val="24"/>
          <w:szCs w:val="24"/>
          <w:lang w:eastAsia="ja-JP"/>
        </w:rPr>
        <w:t>I</w:t>
      </w:r>
      <w:r w:rsidR="00F719D0">
        <w:rPr>
          <w:rFonts w:ascii="Times New Roman" w:eastAsia="Yu Mincho" w:hAnsi="Times New Roman" w:cs="Times New Roman"/>
          <w:sz w:val="24"/>
          <w:szCs w:val="24"/>
          <w:lang w:eastAsia="ja-JP"/>
        </w:rPr>
        <w:t>t is important to realize that GTFS real-time is updated based on a static interval temporally</w:t>
      </w:r>
      <w:r w:rsidR="00E66DC6">
        <w:rPr>
          <w:rFonts w:ascii="Times New Roman" w:eastAsia="Yu Mincho" w:hAnsi="Times New Roman" w:cs="Times New Roman"/>
          <w:sz w:val="24"/>
          <w:szCs w:val="24"/>
          <w:lang w:eastAsia="ja-JP"/>
        </w:rPr>
        <w:t>. 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updated </w:t>
      </w:r>
      <w:r w:rsidR="007E1486">
        <w:rPr>
          <w:rFonts w:ascii="Times New Roman" w:eastAsia="Yu Mincho" w:hAnsi="Times New Roman" w:cs="Times New Roman"/>
          <w:sz w:val="24"/>
          <w:szCs w:val="24"/>
          <w:lang w:eastAsia="ja-JP"/>
        </w:rPr>
        <w:t xml:space="preserve">tim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2FD9A8B4"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r w:rsidR="00841013">
        <w:rPr>
          <w:rFonts w:ascii="Times New Roman" w:eastAsia="Yu Mincho" w:hAnsi="Times New Roman" w:cs="Times New Roman"/>
          <w:b/>
          <w:sz w:val="24"/>
          <w:szCs w:val="24"/>
          <w:lang w:eastAsia="ja-JP"/>
        </w:rPr>
        <w:t>ing</w:t>
      </w:r>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r w:rsidR="00051663">
        <w:rPr>
          <w:rFonts w:ascii="Times New Roman" w:eastAsia="Yu Mincho" w:hAnsi="Times New Roman" w:cs="Times New Roman"/>
          <w:sz w:val="24"/>
          <w:szCs w:val="24"/>
          <w:lang w:eastAsia="ja-JP"/>
        </w:rPr>
        <w:t xml:space="preserve">In response to the temporal uncertainty of GTFS, we also </w:t>
      </w:r>
      <w:r w:rsidR="00841013">
        <w:rPr>
          <w:rFonts w:ascii="Times New Roman" w:eastAsia="Yu Mincho" w:hAnsi="Times New Roman" w:cs="Times New Roman"/>
          <w:sz w:val="24"/>
          <w:szCs w:val="24"/>
          <w:lang w:eastAsia="ja-JP"/>
        </w:rPr>
        <w:t>utilized another data so</w:t>
      </w:r>
      <w:r>
        <w:rPr>
          <w:rFonts w:ascii="Times New Roman" w:eastAsia="Yu Mincho" w:hAnsi="Times New Roman" w:cs="Times New Roman"/>
          <w:sz w:val="24"/>
          <w:szCs w:val="24"/>
          <w:lang w:eastAsia="ja-JP"/>
        </w:rPr>
        <w:t>urce: automated</w:t>
      </w:r>
      <w:r w:rsidR="00841013">
        <w:rPr>
          <w:rFonts w:ascii="Times New Roman" w:eastAsia="Yu Mincho" w:hAnsi="Times New Roman" w:cs="Times New Roman"/>
          <w:sz w:val="24"/>
          <w:szCs w:val="24"/>
          <w:lang w:eastAsia="ja-JP"/>
        </w:rPr>
        <w:t xml:space="preserve"> passenger counting data is generated by </w:t>
      </w:r>
      <w:r>
        <w:rPr>
          <w:rFonts w:ascii="Times New Roman" w:eastAsia="Yu Mincho" w:hAnsi="Times New Roman" w:cs="Times New Roman"/>
          <w:sz w:val="24"/>
          <w:szCs w:val="24"/>
          <w:lang w:eastAsia="ja-JP"/>
        </w:rPr>
        <w:t>automated passenger counter devices that are installed on the vehicles</w:t>
      </w:r>
      <w:r w:rsidR="001E2934">
        <w:rPr>
          <w:rFonts w:ascii="Times New Roman" w:eastAsia="Yu Mincho" w:hAnsi="Times New Roman" w:cs="Times New Roman"/>
          <w:sz w:val="24"/>
          <w:szCs w:val="24"/>
          <w:lang w:eastAsia="ja-JP"/>
        </w:rPr>
        <w:t xml:space="preserve"> for automatic data collection</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 primary purpose of the devices is to </w:t>
      </w:r>
      <w:r w:rsidR="001E2934">
        <w:rPr>
          <w:rFonts w:ascii="Times New Roman" w:eastAsia="Yu Mincho" w:hAnsi="Times New Roman" w:cs="Times New Roman"/>
          <w:sz w:val="24"/>
          <w:szCs w:val="24"/>
          <w:lang w:eastAsia="ja-JP"/>
        </w:rPr>
        <w:t>track</w:t>
      </w:r>
      <w:r>
        <w:rPr>
          <w:rFonts w:ascii="Times New Roman" w:eastAsia="Yu Mincho" w:hAnsi="Times New Roman" w:cs="Times New Roman"/>
          <w:sz w:val="24"/>
          <w:szCs w:val="24"/>
          <w:lang w:eastAsia="ja-JP"/>
        </w:rPr>
        <w:t xml:space="preserve"> and report transit ridership</w:t>
      </w:r>
      <w:r w:rsidR="00D601B9">
        <w:rPr>
          <w:rFonts w:ascii="Times New Roman" w:eastAsia="Yu Mincho" w:hAnsi="Times New Roman" w:cs="Times New Roman"/>
          <w:sz w:val="24"/>
          <w:szCs w:val="24"/>
          <w:lang w:eastAsia="ja-JP"/>
        </w:rPr>
        <w:t xml:space="preserve">; </w:t>
      </w:r>
      <w:r w:rsidR="0046248B">
        <w:rPr>
          <w:rFonts w:ascii="Times New Roman" w:eastAsia="Yu Mincho" w:hAnsi="Times New Roman" w:cs="Times New Roman"/>
          <w:sz w:val="24"/>
          <w:szCs w:val="24"/>
          <w:lang w:eastAsia="ja-JP"/>
        </w:rPr>
        <w:t>besides</w:t>
      </w:r>
      <w:r w:rsidR="00D601B9">
        <w:rPr>
          <w:rFonts w:ascii="Times New Roman" w:eastAsia="Yu Mincho" w:hAnsi="Times New Roman" w:cs="Times New Roman"/>
          <w:sz w:val="24"/>
          <w:szCs w:val="24"/>
          <w:lang w:eastAsia="ja-JP"/>
        </w:rPr>
        <w:t xml:space="preserve">, the data also contains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0B77629F"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 xml:space="preserve">high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r w:rsidR="00E66DC6">
        <w:rPr>
          <w:rFonts w:ascii="Times New Roman" w:eastAsia="Yu Mincho" w:hAnsi="Times New Roman" w:cs="Times New Roman"/>
          <w:sz w:val="24"/>
          <w:szCs w:val="24"/>
          <w:lang w:eastAsia="ja-JP"/>
        </w:rPr>
        <w:t xml:space="preserve">, instead of updated discreetly according to th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is </w:t>
      </w:r>
      <w:r w:rsidR="00C04ADB">
        <w:rPr>
          <w:rFonts w:ascii="Times New Roman" w:eastAsia="Yu Mincho" w:hAnsi="Times New Roman" w:cs="Times New Roman"/>
          <w:sz w:val="24"/>
          <w:szCs w:val="24"/>
          <w:lang w:eastAsia="ja-JP"/>
        </w:rPr>
        <w:t>not open data</w:t>
      </w:r>
      <w:r w:rsidR="0046248B">
        <w:rPr>
          <w:rFonts w:ascii="Times New Roman" w:eastAsia="Yu Mincho" w:hAnsi="Times New Roman" w:cs="Times New Roman"/>
          <w:sz w:val="24"/>
          <w:szCs w:val="24"/>
          <w:lang w:eastAsia="ja-JP"/>
        </w:rPr>
        <w:t>:</w:t>
      </w:r>
      <w:r w:rsidR="00C04ADB">
        <w:rPr>
          <w:rFonts w:ascii="Times New Roman" w:eastAsia="Yu Mincho" w:hAnsi="Times New Roman" w:cs="Times New Roman"/>
          <w:sz w:val="24"/>
          <w:szCs w:val="24"/>
          <w:lang w:eastAsia="ja-JP"/>
        </w:rPr>
        <w:t xml:space="preserve"> as an administrative data, it is 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as an internal data format, it lacks 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Moreover, APC data does not have 100% coverage of the whole system. Only part of the buses 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020E6E">
        <w:rPr>
          <w:rFonts w:ascii="Times New Roman" w:eastAsia="Yu Mincho" w:hAnsi="Times New Roman" w:cs="Times New Roman"/>
          <w:sz w:val="24"/>
          <w:szCs w:val="24"/>
          <w:lang w:eastAsia="ja-JP"/>
        </w:rPr>
        <w:t xml:space="preserve">; consequently, </w:t>
      </w:r>
      <w:r w:rsidR="00B53413">
        <w:rPr>
          <w:rFonts w:ascii="Times New Roman" w:eastAsia="Yu Mincho" w:hAnsi="Times New Roman" w:cs="Times New Roman"/>
          <w:sz w:val="24"/>
          <w:szCs w:val="24"/>
          <w:lang w:eastAsia="ja-JP"/>
        </w:rPr>
        <w:t xml:space="preserve">we cannot conduct any analyses solely based on APC data. </w:t>
      </w:r>
    </w:p>
    <w:p w14:paraId="6D171744" w14:textId="78100770"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APC 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 T</w:t>
      </w:r>
      <w:r w:rsidR="00B53413">
        <w:rPr>
          <w:rFonts w:ascii="Times New Roman" w:eastAsia="Yu Mincho" w:hAnsi="Times New Roman" w:cs="Times New Roman"/>
          <w:sz w:val="24"/>
          <w:szCs w:val="24"/>
          <w:lang w:eastAsia="ja-JP"/>
        </w:rPr>
        <w:t>hen</w:t>
      </w:r>
      <w:r w:rsidR="000A1251">
        <w:rPr>
          <w:rFonts w:ascii="Times New Roman" w:eastAsia="Yu Mincho" w:hAnsi="Times New Roman" w:cs="Times New Roman"/>
          <w:sz w:val="24"/>
          <w:szCs w:val="24"/>
          <w:lang w:eastAsia="ja-JP"/>
        </w:rPr>
        <w:t xml:space="preserve"> based on the merged APC-GTFS database,</w:t>
      </w:r>
      <w:r w:rsidR="00B53413">
        <w:rPr>
          <w:rFonts w:ascii="Times New Roman" w:eastAsia="Yu Mincho" w:hAnsi="Times New Roman" w:cs="Times New Roman"/>
          <w:sz w:val="24"/>
          <w:szCs w:val="24"/>
          <w:lang w:eastAsia="ja-JP"/>
        </w:rPr>
        <w:t xml:space="preserve"> we will calculate the results with the both the 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7777777"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r w:rsidR="00E15D87">
        <w:rPr>
          <w:rFonts w:ascii="Times New Roman" w:eastAsia="Yu Mincho" w:hAnsi="Times New Roman" w:cs="Times New Roman"/>
          <w:sz w:val="24"/>
          <w:szCs w:val="24"/>
          <w:lang w:eastAsia="ja-JP"/>
        </w:rPr>
        <w:t xml:space="preserve">We can further conceptualize transfers as a process of synchronization among: </w:t>
      </w:r>
      <w:proofErr w:type="spellStart"/>
      <w:r w:rsidR="00E15D87">
        <w:rPr>
          <w:rFonts w:ascii="Times New Roman" w:eastAsia="Yu Mincho" w:hAnsi="Times New Roman" w:cs="Times New Roman"/>
          <w:sz w:val="24"/>
          <w:szCs w:val="24"/>
          <w:lang w:eastAsia="ja-JP"/>
        </w:rPr>
        <w:t>i</w:t>
      </w:r>
      <w:proofErr w:type="spellEnd"/>
      <w:r w:rsidR="00E15D87">
        <w:rPr>
          <w:rFonts w:ascii="Times New Roman" w:eastAsia="Yu Mincho" w:hAnsi="Times New Roman" w:cs="Times New Roman"/>
          <w:sz w:val="24"/>
          <w:szCs w:val="24"/>
          <w:lang w:eastAsia="ja-JP"/>
        </w:rPr>
        <w:t xml:space="preserve">) the generating trip brings passengers to the generating stop; ii) transition of users to receiving stop; iii) the receiving trip picks up passengers at receiving stop. </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D4070D6" w:rsidR="00491109" w:rsidRDefault="00491109" w:rsidP="00491109">
      <w:pPr>
        <w:spacing w:line="240" w:lineRule="auto"/>
        <w:jc w:val="center"/>
        <w:rPr>
          <w:rFonts w:ascii="Times New Roman" w:eastAsia="Yu Mincho" w:hAnsi="Times New Roman" w:cs="Times New Roman"/>
          <w:sz w:val="24"/>
          <w:szCs w:val="24"/>
          <w:lang w:eastAsia="ja-JP"/>
        </w:rPr>
      </w:pPr>
      <w:bookmarkStart w:id="2"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2"/>
      <w:r>
        <w:rPr>
          <w:rFonts w:ascii="Times New Roman" w:eastAsia="Yu Mincho" w:hAnsi="Times New Roman" w:cs="Times New Roman"/>
          <w:sz w:val="24"/>
          <w:szCs w:val="24"/>
          <w:lang w:eastAsia="ja-JP"/>
        </w:rPr>
        <w:t xml:space="preserve"> Time-space diagram of a typical two-stage transfer.</w:t>
      </w:r>
    </w:p>
    <w:p w14:paraId="09E6F87D" w14:textId="35B883ED" w:rsidR="00AC57AE" w:rsidRPr="00AC57AE" w:rsidRDefault="00E15D87" w:rsidP="0051325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are not like normal transit trips in terms of passenger participation: </w:t>
      </w:r>
      <w:r w:rsidR="00513250">
        <w:rPr>
          <w:rFonts w:ascii="Times New Roman" w:eastAsia="Yu Mincho" w:hAnsi="Times New Roman" w:cs="Times New Roman"/>
          <w:sz w:val="24"/>
          <w:szCs w:val="24"/>
          <w:lang w:eastAsia="ja-JP"/>
        </w:rPr>
        <w:t>passengers</w:t>
      </w:r>
      <w:r w:rsidR="00AC57AE">
        <w:rPr>
          <w:rFonts w:ascii="Times New Roman" w:eastAsia="Yu Mincho" w:hAnsi="Times New Roman" w:cs="Times New Roman"/>
          <w:sz w:val="24"/>
          <w:szCs w:val="24"/>
          <w:lang w:eastAsia="ja-JP"/>
        </w:rPr>
        <w:t xml:space="preserve"> have no control of the performance of transfers</w:t>
      </w:r>
      <w:r w:rsidR="00513250" w:rsidRPr="00513250">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during this process,</w:t>
      </w:r>
      <w:r w:rsidR="00AC57AE">
        <w:rPr>
          <w:rFonts w:ascii="Times New Roman" w:eastAsia="Yu Mincho" w:hAnsi="Times New Roman" w:cs="Times New Roman"/>
          <w:sz w:val="24"/>
          <w:szCs w:val="24"/>
          <w:lang w:eastAsia="ja-JP"/>
        </w:rPr>
        <w:t xml:space="preserve"> since both actors of the synchronization are buses. </w:t>
      </w:r>
      <w:r w:rsidR="00A44D75">
        <w:rPr>
          <w:rFonts w:ascii="Times New Roman" w:eastAsia="Yu Mincho" w:hAnsi="Times New Roman" w:cs="Times New Roman"/>
          <w:sz w:val="24"/>
          <w:szCs w:val="24"/>
          <w:lang w:eastAsia="ja-JP"/>
        </w:rPr>
        <w:t>Moreover,</w:t>
      </w:r>
      <w:r w:rsidR="007B000E">
        <w:rPr>
          <w:rFonts w:ascii="Times New Roman" w:eastAsia="Yu Mincho" w:hAnsi="Times New Roman" w:cs="Times New Roman"/>
          <w:sz w:val="24"/>
          <w:szCs w:val="24"/>
          <w:lang w:eastAsia="ja-JP"/>
        </w:rPr>
        <w:t xml:space="preserve"> in this paper</w:t>
      </w:r>
      <w:r w:rsidR="00A44D75">
        <w:rPr>
          <w:rFonts w:ascii="Times New Roman" w:eastAsia="Yu Mincho" w:hAnsi="Times New Roman" w:cs="Times New Roman"/>
          <w:sz w:val="24"/>
          <w:szCs w:val="24"/>
          <w:lang w:eastAsia="ja-JP"/>
        </w:rPr>
        <w:t xml:space="preserve"> we assume that users’ walking speed is static. </w:t>
      </w:r>
      <w:r w:rsidR="008A1962">
        <w:rPr>
          <w:rFonts w:ascii="Times New Roman" w:eastAsia="Yu Mincho" w:hAnsi="Times New Roman" w:cs="Times New Roman"/>
          <w:sz w:val="24"/>
          <w:szCs w:val="24"/>
          <w:lang w:eastAsia="ja-JP"/>
        </w:rPr>
        <w:t>T</w:t>
      </w:r>
      <w:r w:rsidR="00B91863">
        <w:rPr>
          <w:rFonts w:ascii="Times New Roman" w:eastAsia="Yu Mincho" w:hAnsi="Times New Roman" w:cs="Times New Roman"/>
          <w:sz w:val="24"/>
          <w:szCs w:val="24"/>
          <w:lang w:eastAsia="ja-JP"/>
        </w:rPr>
        <w:t>here are hardly anything that users can do to improv</w:t>
      </w:r>
      <w:r w:rsidR="00A44D75">
        <w:rPr>
          <w:rFonts w:ascii="Times New Roman" w:eastAsia="Yu Mincho" w:hAnsi="Times New Roman" w:cs="Times New Roman"/>
          <w:sz w:val="24"/>
          <w:szCs w:val="24"/>
          <w:lang w:eastAsia="ja-JP"/>
        </w:rPr>
        <w:t xml:space="preserve">e the </w:t>
      </w:r>
      <w:r w:rsidR="00A44D75">
        <w:rPr>
          <w:rFonts w:ascii="Times New Roman" w:eastAsia="Yu Mincho" w:hAnsi="Times New Roman" w:cs="Times New Roman"/>
          <w:sz w:val="24"/>
          <w:szCs w:val="24"/>
          <w:lang w:eastAsia="ja-JP"/>
        </w:rPr>
        <w:lastRenderedPageBreak/>
        <w:t>performance of transfers.</w:t>
      </w:r>
      <w:r w:rsidR="00513250">
        <w:rPr>
          <w:rFonts w:ascii="Times New Roman" w:eastAsia="Yu Mincho" w:hAnsi="Times New Roman" w:cs="Times New Roman"/>
          <w:sz w:val="24"/>
          <w:szCs w:val="24"/>
          <w:lang w:eastAsia="ja-JP"/>
        </w:rPr>
        <w:t xml:space="preserve"> In fact, the performance of transfers are solely dependent on the buses.</w:t>
      </w:r>
      <w:r w:rsidR="00A44D75">
        <w:rPr>
          <w:rFonts w:ascii="Times New Roman" w:eastAsia="Yu Mincho" w:hAnsi="Times New Roman" w:cs="Times New Roman"/>
          <w:sz w:val="24"/>
          <w:szCs w:val="24"/>
          <w:lang w:eastAsia="ja-JP"/>
        </w:rPr>
        <w:t xml:space="preserve"> </w:t>
      </w:r>
      <w:r w:rsidR="008A1962">
        <w:rPr>
          <w:rFonts w:ascii="Times New Roman" w:eastAsia="Yu Mincho" w:hAnsi="Times New Roman" w:cs="Times New Roman"/>
          <w:sz w:val="24"/>
          <w:szCs w:val="24"/>
          <w:lang w:eastAsia="ja-JP"/>
        </w:rPr>
        <w:t>Therefore</w:t>
      </w:r>
      <w:r w:rsidR="00AC57AE">
        <w:rPr>
          <w:rFonts w:ascii="Times New Roman" w:eastAsia="Yu Mincho" w:hAnsi="Times New Roman" w:cs="Times New Roman"/>
          <w:sz w:val="24"/>
          <w:szCs w:val="24"/>
          <w:lang w:eastAsia="ja-JP"/>
        </w:rPr>
        <w:t xml:space="preserve">, users are </w:t>
      </w:r>
      <w:r w:rsidR="00CC4CB4">
        <w:rPr>
          <w:rFonts w:ascii="Times New Roman" w:eastAsia="Yu Mincho" w:hAnsi="Times New Roman" w:cs="Times New Roman"/>
          <w:sz w:val="24"/>
          <w:szCs w:val="24"/>
          <w:lang w:eastAsia="ja-JP"/>
        </w:rPr>
        <w:t>more</w:t>
      </w:r>
      <w:r w:rsidR="00AC57AE">
        <w:rPr>
          <w:rFonts w:ascii="Times New Roman" w:eastAsia="Yu Mincho" w:hAnsi="Times New Roman" w:cs="Times New Roman"/>
          <w:sz w:val="24"/>
          <w:szCs w:val="24"/>
          <w:lang w:eastAsia="ja-JP"/>
        </w:rPr>
        <w:t xml:space="preserve"> vulnerable in transfer trips.</w:t>
      </w:r>
      <w:r w:rsidR="00C344B6">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In this sense, GTFS and APC data are perfect to measure the performance of transfer, since both data are based on the transportation instead of humans: the measured data points to trains, buses or ferries instead of passengers.</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57AEA329" w:rsidR="00491109" w:rsidRDefault="008570B5" w:rsidP="00AC57AE">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0829EC">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proofErr w:type="gramEnd"/>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 xml:space="preserve">lso important to determine the corresponding time loss caused by each bus. For example, a large TTP could be because </w:t>
      </w:r>
      <w:r w:rsidR="003A25E3">
        <w:rPr>
          <w:rFonts w:ascii="Times New Roman" w:hAnsi="Times New Roman" w:cs="Times New Roman"/>
          <w:sz w:val="24"/>
          <w:szCs w:val="24"/>
        </w:rPr>
        <w:lastRenderedPageBreak/>
        <w:t>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3" w:name="_Ref19453691"/>
            <w:bookmarkStart w:id="4"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3"/>
            <w:r>
              <w:rPr>
                <w:rFonts w:ascii="Times New Roman" w:eastAsia="Yu Mincho" w:hAnsi="Times New Roman" w:cs="Times New Roman"/>
                <w:sz w:val="24"/>
                <w:szCs w:val="24"/>
                <w:lang w:eastAsia="ja-JP"/>
              </w:rPr>
              <w:t>)</w:t>
            </w:r>
            <w:bookmarkEnd w:id="4"/>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Pr>
          <w:rFonts w:ascii="Times New Roman" w:eastAsia="Yu Mincho" w:hAnsi="Times New Roman" w:cs="Times New Roman"/>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0EB21142" w:rsidR="00491109" w:rsidRDefault="00491109" w:rsidP="00491109">
      <w:pPr>
        <w:spacing w:line="240" w:lineRule="auto"/>
        <w:jc w:val="center"/>
        <w:rPr>
          <w:rFonts w:ascii="Times New Roman" w:hAnsi="Times New Roman" w:cs="Times New Roman"/>
          <w:sz w:val="24"/>
          <w:szCs w:val="24"/>
        </w:rPr>
      </w:pPr>
      <w:bookmarkStart w:id="5"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6"/>
      <w:commentRangeStart w:id="7"/>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6"/>
      <w:r w:rsidR="00CC63C1">
        <w:rPr>
          <w:rStyle w:val="CommentReference"/>
        </w:rPr>
        <w:commentReference w:id="6"/>
      </w:r>
      <w:commentRangeEnd w:id="7"/>
      <w:r w:rsidR="00542F21">
        <w:rPr>
          <w:rStyle w:val="CommentReference"/>
        </w:rPr>
        <w:commentReference w:id="7"/>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w:t>
      </w:r>
      <w:r>
        <w:rPr>
          <w:rFonts w:ascii="Times New Roman" w:eastAsia="Yu Mincho" w:hAnsi="Times New Roman" w:cs="Times New Roman"/>
          <w:sz w:val="24"/>
          <w:szCs w:val="24"/>
          <w:lang w:eastAsia="ja-JP"/>
        </w:rPr>
        <w:lastRenderedPageBreak/>
        <w:t>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8"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8"/>
    </w:p>
    <w:p w14:paraId="6A85EF05" w14:textId="3522E505" w:rsidR="00491109" w:rsidRDefault="00491109" w:rsidP="00491109">
      <w:pPr>
        <w:spacing w:line="240" w:lineRule="auto"/>
        <w:jc w:val="center"/>
        <w:rPr>
          <w:rFonts w:ascii="Times New Roman" w:hAnsi="Times New Roman" w:cs="Times New Roman"/>
          <w:sz w:val="24"/>
          <w:szCs w:val="24"/>
        </w:rPr>
      </w:pPr>
      <w:bookmarkStart w:id="9"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9637FE">
        <w:rPr>
          <w:rFonts w:ascii="Times New Roman" w:hAnsi="Times New Roman" w:cs="Times New Roman"/>
          <w:noProof/>
          <w:sz w:val="24"/>
          <w:szCs w:val="24"/>
        </w:rPr>
        <w:t>3</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 xml:space="preserve">Correspondingly, we have to search empirically for possible transfers from the GTFS static </w:t>
      </w:r>
      <w:r>
        <w:rPr>
          <w:rFonts w:ascii="Times New Roman" w:hAnsi="Times New Roman" w:cs="Times New Roman"/>
          <w:sz w:val="24"/>
          <w:szCs w:val="24"/>
        </w:rPr>
        <w:lastRenderedPageBreak/>
        <w:t>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10"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10"/>
          </w:p>
        </w:tc>
      </w:tr>
    </w:tbl>
    <w:p w14:paraId="7555C745" w14:textId="312E641F" w:rsidR="00491109" w:rsidRDefault="000829EC"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2DF02959"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4582669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lastRenderedPageBreak/>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especially for transfers which users have no 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8DBC5CD"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validation 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96524C">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111697A9"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0173B4">
        <w:rPr>
          <w:rFonts w:ascii="Times New Roman" w:eastAsia="Yu Mincho" w:hAnsi="Times New Roman" w:cs="Times New Roman"/>
          <w:sz w:val="24"/>
          <w:szCs w:val="24"/>
          <w:lang w:eastAsia="ja-JP"/>
        </w:rPr>
        <w:t>with</w:t>
      </w:r>
      <w:r w:rsidR="0046248B">
        <w:rPr>
          <w:rFonts w:ascii="Times New Roman" w:eastAsia="Yu Mincho" w:hAnsi="Times New Roman" w:cs="Times New Roman"/>
          <w:sz w:val="24"/>
          <w:szCs w:val="24"/>
          <w:lang w:eastAsia="ja-JP"/>
        </w:rPr>
        <w:t xml:space="preserve"> the COTA ap</w:t>
      </w:r>
      <w:r w:rsidR="00BD5C25">
        <w:rPr>
          <w:rFonts w:ascii="Times New Roman" w:eastAsia="Yu Mincho" w:hAnsi="Times New Roman" w:cs="Times New Roman"/>
          <w:sz w:val="24"/>
          <w:szCs w:val="24"/>
          <w:lang w:eastAsia="ja-JP"/>
        </w:rPr>
        <w:t>plication programming interface;</w:t>
      </w:r>
      <w:r w:rsidR="0046248B">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oreover</w:t>
      </w:r>
      <w:r w:rsidR="00477FBA">
        <w:rPr>
          <w:rFonts w:ascii="Times New Roman" w:eastAsia="Yu Mincho" w:hAnsi="Times New Roman" w:cs="Times New Roman"/>
          <w:sz w:val="24"/>
          <w:szCs w:val="24"/>
          <w:lang w:eastAsia="ja-JP"/>
        </w:rPr>
        <w:t xml:space="preserve">, we </w:t>
      </w:r>
      <w:r w:rsidR="00353D07">
        <w:rPr>
          <w:rFonts w:ascii="Times New Roman" w:eastAsia="Yu Mincho" w:hAnsi="Times New Roman" w:cs="Times New Roman"/>
          <w:sz w:val="24"/>
          <w:szCs w:val="24"/>
          <w:lang w:eastAsia="ja-JP"/>
        </w:rPr>
        <w:t>requested APC dataset from May 2018 to January 2019 from COTA system administrators</w:t>
      </w:r>
      <w:r w:rsidR="00477FBA">
        <w:rPr>
          <w:rFonts w:ascii="Times New Roman" w:eastAsia="Yu Mincho" w:hAnsi="Times New Roman" w:cs="Times New Roman"/>
          <w:sz w:val="24"/>
          <w:szCs w:val="24"/>
          <w:lang w:eastAsia="ja-JP"/>
        </w:rPr>
        <w:t xml:space="preserve">. </w:t>
      </w:r>
      <w:r w:rsidR="0061064E">
        <w:rPr>
          <w:rFonts w:ascii="Times New Roman" w:eastAsia="Yu Mincho" w:hAnsi="Times New Roman" w:cs="Times New Roman"/>
          <w:sz w:val="24"/>
          <w:szCs w:val="24"/>
          <w:lang w:eastAsia="ja-JP"/>
        </w:rPr>
        <w:t xml:space="preserve">APC dataset’s coverage is not 100% and cannot sustain the whole </w:t>
      </w:r>
      <w:r w:rsidR="00366CAB">
        <w:rPr>
          <w:rFonts w:ascii="Times New Roman" w:eastAsia="Yu Mincho" w:hAnsi="Times New Roman" w:cs="Times New Roman"/>
          <w:sz w:val="24"/>
          <w:szCs w:val="24"/>
          <w:lang w:eastAsia="ja-JP"/>
        </w:rPr>
        <w:t xml:space="preserve">measure </w:t>
      </w:r>
      <w:r w:rsidR="0061064E">
        <w:rPr>
          <w:rFonts w:ascii="Times New Roman" w:eastAsia="Yu Mincho" w:hAnsi="Times New Roman" w:cs="Times New Roman"/>
          <w:sz w:val="24"/>
          <w:szCs w:val="24"/>
          <w:lang w:eastAsia="ja-JP"/>
        </w:rPr>
        <w:t>system alone. To make it feasible to validate the synchronization results, we</w:t>
      </w:r>
      <w:r w:rsidR="004D436F">
        <w:rPr>
          <w:rFonts w:ascii="Times New Roman" w:eastAsia="Yu Mincho" w:hAnsi="Times New Roman" w:cs="Times New Roman"/>
          <w:sz w:val="24"/>
          <w:szCs w:val="24"/>
          <w:lang w:eastAsia="ja-JP"/>
        </w:rPr>
        <w:t xml:space="preserve"> also</w:t>
      </w:r>
      <w:r w:rsidR="0061064E">
        <w:rPr>
          <w:rFonts w:ascii="Times New Roman" w:eastAsia="Yu Mincho" w:hAnsi="Times New Roman" w:cs="Times New Roman"/>
          <w:sz w:val="24"/>
          <w:szCs w:val="24"/>
          <w:lang w:eastAsia="ja-JP"/>
        </w:rPr>
        <w:t xml:space="preserve"> merged GTFS into APC to create a new APC dataset. </w:t>
      </w:r>
      <w:r w:rsidR="000076F6">
        <w:rPr>
          <w:rFonts w:ascii="Times New Roman" w:eastAsia="Yu Mincho" w:hAnsi="Times New Roman" w:cs="Times New Roman"/>
          <w:sz w:val="24"/>
          <w:szCs w:val="24"/>
          <w:lang w:eastAsia="ja-JP"/>
        </w:rPr>
        <w:fldChar w:fldCharType="begin"/>
      </w:r>
      <w:r w:rsidR="000076F6">
        <w:rPr>
          <w:rFonts w:ascii="Times New Roman" w:eastAsia="Yu Mincho" w:hAnsi="Times New Roman" w:cs="Times New Roman"/>
          <w:sz w:val="24"/>
          <w:szCs w:val="24"/>
          <w:lang w:eastAsia="ja-JP"/>
        </w:rPr>
        <w:instrText xml:space="preserve"> REF _Ref21090870 \h </w:instrText>
      </w:r>
      <w:r w:rsidR="000076F6">
        <w:rPr>
          <w:rFonts w:ascii="Times New Roman" w:eastAsia="Yu Mincho" w:hAnsi="Times New Roman" w:cs="Times New Roman"/>
          <w:sz w:val="24"/>
          <w:szCs w:val="24"/>
          <w:lang w:eastAsia="ja-JP"/>
        </w:rPr>
      </w:r>
      <w:r w:rsidR="000076F6">
        <w:rPr>
          <w:rFonts w:ascii="Times New Roman" w:eastAsia="Yu Mincho" w:hAnsi="Times New Roman" w:cs="Times New Roman"/>
          <w:sz w:val="24"/>
          <w:szCs w:val="24"/>
          <w:lang w:eastAsia="ja-JP"/>
        </w:rPr>
        <w:instrText xml:space="preserve"> \* MERGEFORMAT </w:instrText>
      </w:r>
      <w:r w:rsidR="000076F6">
        <w:rPr>
          <w:rFonts w:ascii="Times New Roman" w:eastAsia="Yu Mincho" w:hAnsi="Times New Roman" w:cs="Times New Roman"/>
          <w:sz w:val="24"/>
          <w:szCs w:val="24"/>
          <w:lang w:eastAsia="ja-JP"/>
        </w:rPr>
        <w:fldChar w:fldCharType="separate"/>
      </w:r>
      <w:r w:rsidR="000076F6" w:rsidRPr="000076F6">
        <w:rPr>
          <w:rFonts w:ascii="Times New Roman" w:eastAsia="Yu Mincho" w:hAnsi="Times New Roman" w:cs="Times New Roman"/>
          <w:sz w:val="24"/>
          <w:szCs w:val="24"/>
          <w:lang w:eastAsia="ja-JP"/>
        </w:rPr>
        <w:t>Figure 4</w:t>
      </w:r>
      <w:r w:rsidR="000076F6">
        <w:rPr>
          <w:rFonts w:ascii="Times New Roman" w:eastAsia="Yu Mincho" w:hAnsi="Times New Roman" w:cs="Times New Roman"/>
          <w:sz w:val="24"/>
          <w:szCs w:val="24"/>
          <w:lang w:eastAsia="ja-JP"/>
        </w:rPr>
        <w:fldChar w:fldCharType="end"/>
      </w:r>
      <w:r w:rsidR="000076F6">
        <w:rPr>
          <w:rFonts w:ascii="Times New Roman" w:eastAsia="Yu Mincho" w:hAnsi="Times New Roman" w:cs="Times New Roman"/>
          <w:sz w:val="24"/>
          <w:szCs w:val="24"/>
          <w:lang w:eastAsia="ja-JP"/>
        </w:rPr>
        <w:t xml:space="preserve"> shows the matching rate from GTFS to APC data</w:t>
      </w:r>
      <w:r w:rsidR="00E8237A">
        <w:rPr>
          <w:rFonts w:ascii="Times New Roman" w:eastAsia="Yu Mincho" w:hAnsi="Times New Roman" w:cs="Times New Roman"/>
          <w:sz w:val="24"/>
          <w:szCs w:val="24"/>
          <w:lang w:eastAsia="ja-JP"/>
        </w:rPr>
        <w:t>base; in average, 45.06% of the total records can be matched.</w:t>
      </w:r>
    </w:p>
    <w:p w14:paraId="6A4116B6" w14:textId="32FD76D6" w:rsidR="009637FE" w:rsidRDefault="00CD0A08" w:rsidP="009637FE">
      <w:pPr>
        <w:keepNext/>
        <w:spacing w:line="240" w:lineRule="auto"/>
        <w:jc w:val="both"/>
      </w:pPr>
      <w:r>
        <w:rPr>
          <w:noProof/>
        </w:rPr>
        <w:lastRenderedPageBreak/>
        <w:drawing>
          <wp:inline distT="0" distB="0" distL="0" distR="0" wp14:anchorId="40C4C1CA" wp14:editId="0DB0D5BE">
            <wp:extent cx="5486400" cy="2197290"/>
            <wp:effectExtent l="0" t="0" r="0" b="1270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73314CC" w14:textId="5E5C2DA7" w:rsidR="009637FE" w:rsidRDefault="009637FE" w:rsidP="009637FE">
      <w:pPr>
        <w:pStyle w:val="Formula"/>
        <w:jc w:val="center"/>
      </w:pPr>
      <w:bookmarkStart w:id="11" w:name="_Ref21090870"/>
      <w:r>
        <w:t xml:space="preserve">Figure </w:t>
      </w:r>
      <w:fldSimple w:instr=" SEQ Figure \* ARABIC ">
        <w:r>
          <w:rPr>
            <w:noProof/>
          </w:rPr>
          <w:t>4</w:t>
        </w:r>
      </w:fldSimple>
      <w:bookmarkEnd w:id="11"/>
      <w:r>
        <w:t xml:space="preserve"> Ratio of matching records from GTFS to APC database</w:t>
      </w:r>
    </w:p>
    <w:p w14:paraId="0018DC39" w14:textId="79A3D081" w:rsidR="00477FBA" w:rsidRDefault="00627943"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ll the</w:t>
      </w:r>
      <w:r w:rsidR="00353D07">
        <w:rPr>
          <w:rFonts w:ascii="Times New Roman" w:eastAsia="Yu Mincho" w:hAnsi="Times New Roman" w:cs="Times New Roman"/>
          <w:sz w:val="24"/>
          <w:szCs w:val="24"/>
          <w:lang w:eastAsia="ja-JP"/>
        </w:rPr>
        <w:t xml:space="preserve"> data </w:t>
      </w:r>
      <w:r w:rsidR="008174DB">
        <w:rPr>
          <w:rFonts w:ascii="Times New Roman" w:eastAsia="Yu Mincho" w:hAnsi="Times New Roman" w:cs="Times New Roman"/>
          <w:sz w:val="24"/>
          <w:szCs w:val="24"/>
          <w:lang w:eastAsia="ja-JP"/>
        </w:rPr>
        <w:t>are</w:t>
      </w:r>
      <w:r w:rsidR="00353D07">
        <w:rPr>
          <w:rFonts w:ascii="Times New Roman" w:eastAsia="Yu Mincho" w:hAnsi="Times New Roman" w:cs="Times New Roman"/>
          <w:sz w:val="24"/>
          <w:szCs w:val="24"/>
          <w:lang w:eastAsia="ja-JP"/>
        </w:rPr>
        <w:t xml:space="preserve"> </w:t>
      </w:r>
      <w:r w:rsidR="00BD5C25">
        <w:rPr>
          <w:rFonts w:ascii="Times New Roman" w:eastAsia="Yu Mincho" w:hAnsi="Times New Roman" w:cs="Times New Roman"/>
          <w:sz w:val="24"/>
          <w:szCs w:val="24"/>
          <w:lang w:eastAsia="ja-JP"/>
        </w:rPr>
        <w:t>archived for analysis in a MongoDB database.</w:t>
      </w:r>
      <w:r w:rsidR="00353D07">
        <w:rPr>
          <w:rFonts w:ascii="Times New Roman" w:eastAsia="Yu Mincho" w:hAnsi="Times New Roman" w:cs="Times New Roman"/>
          <w:sz w:val="24"/>
          <w:szCs w:val="24"/>
          <w:lang w:eastAsia="ja-JP"/>
        </w:rPr>
        <w:t xml:space="preserve"> The GTFS real-time databases, APC databases, and their auxiliary databases are in near Terabyte level in total; the code is optimized and highly parallelized</w:t>
      </w:r>
      <w:r w:rsidR="00353D07" w:rsidRPr="00191015">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r w:rsidR="0016016F">
        <w:rPr>
          <w:rFonts w:ascii="Times New Roman" w:eastAsia="Yu Mincho" w:hAnsi="Times New Roman" w:cs="Times New Roman"/>
          <w:sz w:val="24"/>
          <w:szCs w:val="24"/>
          <w:lang w:eastAsia="ja-JP"/>
        </w:rPr>
        <w:t xml:space="preserve"> likewise,</w:t>
      </w:r>
      <w:r w:rsidR="00E728CC">
        <w:rPr>
          <w:rFonts w:ascii="Times New Roman" w:eastAsia="Yu Mincho" w:hAnsi="Times New Roman" w:cs="Times New Roman"/>
          <w:sz w:val="24"/>
          <w:szCs w:val="24"/>
          <w:lang w:eastAsia="ja-JP"/>
        </w:rPr>
        <w:t xml:space="preserve"> 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432D5D6E"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77C7FF56" w14:textId="68E94D40" w:rsidR="007B4F28" w:rsidRPr="007B4F28" w:rsidRDefault="007B4F28" w:rsidP="00DA7E3E">
      <w:pPr>
        <w:spacing w:line="240" w:lineRule="auto"/>
        <w:ind w:firstLine="720"/>
        <w:jc w:val="both"/>
        <w:rPr>
          <w:rFonts w:ascii="Times New Roman" w:eastAsia="Yu Mincho" w:hAnsi="Times New Roman" w:cs="Times New Roman"/>
          <w:sz w:val="24"/>
          <w:szCs w:val="24"/>
          <w:lang w:eastAsia="ja-JP"/>
        </w:rPr>
      </w:pPr>
      <w:r w:rsidRPr="007B4F28">
        <w:rPr>
          <w:rStyle w:val="FormulaChar"/>
        </w:rPr>
        <w:fldChar w:fldCharType="begin"/>
      </w:r>
      <w:r w:rsidRPr="007B4F28">
        <w:rPr>
          <w:rStyle w:val="FormulaChar"/>
        </w:rPr>
        <w:instrText xml:space="preserve"> REF _Ref21002757 \h </w:instrText>
      </w:r>
      <w:r>
        <w:rPr>
          <w:rStyle w:val="FormulaChar"/>
        </w:rPr>
        <w:instrText xml:space="preserve"> \* MERGEFORMAT </w:instrText>
      </w:r>
      <w:r w:rsidRPr="007B4F28">
        <w:rPr>
          <w:rStyle w:val="FormulaChar"/>
        </w:rPr>
      </w:r>
      <w:r w:rsidRPr="007B4F28">
        <w:rPr>
          <w:rStyle w:val="FormulaChar"/>
        </w:rPr>
        <w:fldChar w:fldCharType="separate"/>
      </w:r>
      <w:r w:rsidRPr="007B4F28">
        <w:rPr>
          <w:rStyle w:val="FormulaChar"/>
        </w:rPr>
        <w:t>Table 1</w:t>
      </w:r>
      <w:r w:rsidRPr="007B4F28">
        <w:rPr>
          <w:rStyle w:val="FormulaChar"/>
        </w:rPr>
        <w:fldChar w:fldCharType="end"/>
      </w:r>
      <w:r w:rsidRPr="007B4F28">
        <w:rPr>
          <w:rStyle w:val="FormulaChar"/>
        </w:rPr>
        <w:t xml:space="preserve"> shows</w:t>
      </w:r>
      <w:r>
        <w:rPr>
          <w:rFonts w:ascii="Times New Roman" w:eastAsia="Yu Mincho" w:hAnsi="Times New Roman" w:cs="Times New Roman"/>
          <w:sz w:val="24"/>
          <w:szCs w:val="24"/>
          <w:lang w:eastAsia="ja-JP"/>
        </w:rPr>
        <w:t xml:space="preserve"> the descriptive statistics </w:t>
      </w:r>
      <w:r w:rsidR="00DA7E3E">
        <w:rPr>
          <w:rFonts w:ascii="Times New Roman" w:eastAsia="Yu Mincho" w:hAnsi="Times New Roman" w:cs="Times New Roman"/>
          <w:sz w:val="24"/>
          <w:szCs w:val="24"/>
          <w:lang w:eastAsia="ja-JP"/>
        </w:rPr>
        <w:t xml:space="preserve">of all the transfers in the COTA bus system. We can observe that APC-GTFS dataset’s result is </w:t>
      </w:r>
      <w:r w:rsidR="001402EB">
        <w:rPr>
          <w:rFonts w:ascii="Times New Roman" w:eastAsia="Yu Mincho" w:hAnsi="Times New Roman" w:cs="Times New Roman"/>
          <w:sz w:val="24"/>
          <w:szCs w:val="24"/>
          <w:lang w:eastAsia="ja-JP"/>
        </w:rPr>
        <w:t>considerably</w:t>
      </w:r>
      <w:r w:rsidR="00DA7E3E">
        <w:rPr>
          <w:rFonts w:ascii="Times New Roman" w:eastAsia="Yu Mincho" w:hAnsi="Times New Roman" w:cs="Times New Roman"/>
          <w:sz w:val="24"/>
          <w:szCs w:val="24"/>
          <w:lang w:eastAsia="ja-JP"/>
        </w:rPr>
        <w:t xml:space="preserve"> </w:t>
      </w:r>
      <w:r w:rsidR="00835A97">
        <w:rPr>
          <w:rFonts w:ascii="Times New Roman" w:eastAsia="Yu Mincho" w:hAnsi="Times New Roman" w:cs="Times New Roman"/>
          <w:sz w:val="24"/>
          <w:szCs w:val="24"/>
          <w:lang w:eastAsia="ja-JP"/>
        </w:rPr>
        <w:t>larger</w:t>
      </w:r>
      <w:r w:rsidR="00DA7E3E">
        <w:rPr>
          <w:rFonts w:ascii="Times New Roman" w:eastAsia="Yu Mincho" w:hAnsi="Times New Roman" w:cs="Times New Roman"/>
          <w:sz w:val="24"/>
          <w:szCs w:val="24"/>
          <w:lang w:eastAsia="ja-JP"/>
        </w:rPr>
        <w:t xml:space="preserve"> than the original GTFS’</w:t>
      </w:r>
      <w:r w:rsidR="000A7901">
        <w:rPr>
          <w:rFonts w:ascii="Times New Roman" w:eastAsia="Yu Mincho" w:hAnsi="Times New Roman" w:cs="Times New Roman"/>
          <w:sz w:val="24"/>
          <w:szCs w:val="24"/>
          <w:lang w:eastAsia="ja-JP"/>
        </w:rPr>
        <w:t>s. Although the mean value is relatively small, however, the standard deviation is substantially large, which suggests the temporal and spatial variation is large.</w:t>
      </w:r>
    </w:p>
    <w:tbl>
      <w:tblPr>
        <w:tblStyle w:val="TableGrid"/>
        <w:tblW w:w="0" w:type="auto"/>
        <w:tblInd w:w="0" w:type="dxa"/>
        <w:tblLook w:val="04A0" w:firstRow="1" w:lastRow="0" w:firstColumn="1" w:lastColumn="0" w:noHBand="0" w:noVBand="1"/>
      </w:tblPr>
      <w:tblGrid>
        <w:gridCol w:w="3415"/>
        <w:gridCol w:w="2520"/>
        <w:gridCol w:w="2695"/>
      </w:tblGrid>
      <w:tr w:rsidR="000B4311" w14:paraId="745A4811" w14:textId="77777777" w:rsidTr="007B4F28">
        <w:tc>
          <w:tcPr>
            <w:tcW w:w="3415" w:type="dxa"/>
          </w:tcPr>
          <w:p w14:paraId="7A6A189E" w14:textId="77777777" w:rsidR="000B4311" w:rsidRDefault="000B4311" w:rsidP="007B4F28">
            <w:pPr>
              <w:spacing w:line="240" w:lineRule="auto"/>
              <w:jc w:val="both"/>
              <w:rPr>
                <w:rFonts w:ascii="Times New Roman" w:eastAsia="Yu Mincho" w:hAnsi="Times New Roman" w:cs="Times New Roman"/>
                <w:sz w:val="24"/>
                <w:szCs w:val="24"/>
                <w:lang w:eastAsia="ja-JP"/>
              </w:rPr>
            </w:pPr>
          </w:p>
        </w:tc>
        <w:tc>
          <w:tcPr>
            <w:tcW w:w="2520" w:type="dxa"/>
          </w:tcPr>
          <w:p w14:paraId="533F56D7"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riginal GTFS</w:t>
            </w:r>
          </w:p>
        </w:tc>
        <w:tc>
          <w:tcPr>
            <w:tcW w:w="2695" w:type="dxa"/>
          </w:tcPr>
          <w:p w14:paraId="3FF3503F"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PC-GTFS</w:t>
            </w:r>
          </w:p>
        </w:tc>
      </w:tr>
      <w:tr w:rsidR="000B4311" w14:paraId="18AE2590" w14:textId="77777777" w:rsidTr="007B4F28">
        <w:tc>
          <w:tcPr>
            <w:tcW w:w="3415" w:type="dxa"/>
          </w:tcPr>
          <w:p w14:paraId="468BA372" w14:textId="3925D813" w:rsidR="000B4311" w:rsidRDefault="007B4F28" w:rsidP="00A81AC1">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verage </w:t>
            </w:r>
            <w:r w:rsidR="00A81AC1">
              <w:rPr>
                <w:rFonts w:ascii="Times New Roman" w:eastAsia="Yu Mincho" w:hAnsi="Times New Roman" w:cs="Times New Roman"/>
                <w:sz w:val="24"/>
                <w:szCs w:val="24"/>
                <w:lang w:eastAsia="ja-JP"/>
              </w:rPr>
              <w:t>t</w:t>
            </w:r>
            <w:r w:rsidR="000B4311">
              <w:rPr>
                <w:rFonts w:ascii="Times New Roman" w:eastAsia="Yu Mincho" w:hAnsi="Times New Roman" w:cs="Times New Roman"/>
                <w:sz w:val="24"/>
                <w:szCs w:val="24"/>
                <w:lang w:eastAsia="ja-JP"/>
              </w:rPr>
              <w:t>ransfer risk</w:t>
            </w:r>
          </w:p>
        </w:tc>
        <w:tc>
          <w:tcPr>
            <w:tcW w:w="2520" w:type="dxa"/>
          </w:tcPr>
          <w:p w14:paraId="760A1C36"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7.14%</w:t>
            </w:r>
          </w:p>
        </w:tc>
        <w:tc>
          <w:tcPr>
            <w:tcW w:w="2695" w:type="dxa"/>
          </w:tcPr>
          <w:p w14:paraId="7CE92E9D"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8.55%</w:t>
            </w:r>
          </w:p>
        </w:tc>
      </w:tr>
      <w:tr w:rsidR="000B4311" w14:paraId="34200FD7" w14:textId="77777777" w:rsidTr="007B4F28">
        <w:tc>
          <w:tcPr>
            <w:tcW w:w="3415" w:type="dxa"/>
          </w:tcPr>
          <w:p w14:paraId="6BE3C7C6" w14:textId="0973B024"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 xml:space="preserve">ransfer risk </w:t>
            </w:r>
          </w:p>
        </w:tc>
        <w:tc>
          <w:tcPr>
            <w:tcW w:w="2520" w:type="dxa"/>
          </w:tcPr>
          <w:p w14:paraId="1C73D531" w14:textId="02765278" w:rsidR="000B4311" w:rsidRDefault="00391E36"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25.75%</w:t>
            </w:r>
          </w:p>
        </w:tc>
        <w:tc>
          <w:tcPr>
            <w:tcW w:w="2695" w:type="dxa"/>
          </w:tcPr>
          <w:p w14:paraId="22C67FC3"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27.96%</w:t>
            </w:r>
          </w:p>
        </w:tc>
      </w:tr>
      <w:tr w:rsidR="000B4311" w14:paraId="6DB04A7B" w14:textId="77777777" w:rsidTr="007B4F28">
        <w:tc>
          <w:tcPr>
            <w:tcW w:w="3415" w:type="dxa"/>
          </w:tcPr>
          <w:p w14:paraId="4D0C8731" w14:textId="4CF1E2F1"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verage</w:t>
            </w:r>
            <w:r w:rsidR="000B4311">
              <w:rPr>
                <w:rFonts w:ascii="Times New Roman" w:eastAsia="Yu Mincho" w:hAnsi="Times New Roman" w:cs="Times New Roman"/>
                <w:sz w:val="24"/>
                <w:szCs w:val="24"/>
                <w:lang w:eastAsia="ja-JP"/>
              </w:rPr>
              <w:t xml:space="preserve"> total time penalty (min)</w:t>
            </w:r>
          </w:p>
        </w:tc>
        <w:tc>
          <w:tcPr>
            <w:tcW w:w="2520" w:type="dxa"/>
          </w:tcPr>
          <w:p w14:paraId="74AB45B4"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3.74</w:t>
            </w:r>
          </w:p>
        </w:tc>
        <w:tc>
          <w:tcPr>
            <w:tcW w:w="2695" w:type="dxa"/>
          </w:tcPr>
          <w:p w14:paraId="699E0199"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4.57</w:t>
            </w:r>
          </w:p>
        </w:tc>
      </w:tr>
      <w:tr w:rsidR="000B4311" w14:paraId="7301B219" w14:textId="77777777" w:rsidTr="007B4F28">
        <w:tc>
          <w:tcPr>
            <w:tcW w:w="3415" w:type="dxa"/>
          </w:tcPr>
          <w:p w14:paraId="1F265336" w14:textId="5C0EFADD"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otal time penalty (min)</w:t>
            </w:r>
          </w:p>
        </w:tc>
        <w:tc>
          <w:tcPr>
            <w:tcW w:w="2520" w:type="dxa"/>
          </w:tcPr>
          <w:p w14:paraId="1C530248" w14:textId="426EE951" w:rsidR="000B4311" w:rsidRDefault="00391E36"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2.97</w:t>
            </w:r>
          </w:p>
        </w:tc>
        <w:tc>
          <w:tcPr>
            <w:tcW w:w="2695" w:type="dxa"/>
          </w:tcPr>
          <w:p w14:paraId="378B3875"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5.44</w:t>
            </w:r>
          </w:p>
        </w:tc>
      </w:tr>
    </w:tbl>
    <w:p w14:paraId="23029E20" w14:textId="11E33BEF" w:rsidR="000B4311" w:rsidRDefault="007B4F28" w:rsidP="007B4F28">
      <w:pPr>
        <w:pStyle w:val="Formula"/>
        <w:jc w:val="center"/>
      </w:pPr>
      <w:bookmarkStart w:id="12" w:name="_Ref21002757"/>
      <w:bookmarkStart w:id="13" w:name="_Ref21002746"/>
      <w:r>
        <w:lastRenderedPageBreak/>
        <w:t xml:space="preserve">Table </w:t>
      </w:r>
      <w:fldSimple w:instr=" SEQ Table \* ARABIC ">
        <w:r>
          <w:rPr>
            <w:noProof/>
          </w:rPr>
          <w:t>1</w:t>
        </w:r>
      </w:fldSimple>
      <w:bookmarkEnd w:id="12"/>
      <w:r>
        <w:t xml:space="preserve"> the mean and standard deviation of transfer risk and total time penalty</w:t>
      </w:r>
      <w:bookmarkEnd w:id="13"/>
      <w:r w:rsidR="008C4628">
        <w:t xml:space="preserve"> for all transfers in the COTA system</w:t>
      </w:r>
    </w:p>
    <w:p w14:paraId="3DE2FCE9" w14:textId="136059E9" w:rsidR="002A437F" w:rsidRPr="00B74C48" w:rsidRDefault="005B5EC7" w:rsidP="00B74C4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average transfer risk and average total time penalty 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77A792D8" w:rsidR="00AA6E76" w:rsidRPr="009578C7" w:rsidRDefault="0093588A" w:rsidP="00AA6E76">
      <w:pPr>
        <w:spacing w:line="240" w:lineRule="auto"/>
        <w:jc w:val="center"/>
        <w:rPr>
          <w:rFonts w:ascii="Times New Roman" w:hAnsi="Times New Roman" w:cs="Times New Roman"/>
          <w:sz w:val="24"/>
          <w:szCs w:val="24"/>
        </w:rPr>
      </w:pPr>
      <w:r>
        <w:rPr>
          <w:rFonts w:ascii="Times New Roman" w:eastAsia="Yu Mincho" w:hAnsi="Times New Roman" w:cs="Times New Roman"/>
          <w:noProof/>
          <w:sz w:val="24"/>
          <w:szCs w:val="24"/>
        </w:rPr>
        <w:pict w14:anchorId="05D080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161.75pt">
            <v:imagedata r:id="rId14" o:title="tr@1x"/>
          </v:shape>
        </w:pict>
      </w:r>
    </w:p>
    <w:p w14:paraId="78CBB69E" w14:textId="727E3357" w:rsidR="00AA6E76" w:rsidRDefault="00AA6E76" w:rsidP="00AA6E76">
      <w:pPr>
        <w:spacing w:line="240" w:lineRule="auto"/>
        <w:jc w:val="center"/>
        <w:rPr>
          <w:rFonts w:ascii="Times New Roman" w:hAnsi="Times New Roman" w:cs="Times New Roman"/>
          <w:sz w:val="24"/>
          <w:szCs w:val="24"/>
        </w:rPr>
      </w:pPr>
      <w:bookmarkStart w:id="14"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C1433B1" w:rsidR="00AA6E76" w:rsidRDefault="0093588A"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pict w14:anchorId="7C605050">
          <v:shape id="_x0000_i1026" type="#_x0000_t75" style="width:6in;height:161.75pt">
            <v:imagedata r:id="rId15" o:title="attp@1x"/>
          </v:shape>
        </w:pict>
      </w:r>
    </w:p>
    <w:p w14:paraId="6F7A8FDE" w14:textId="177C72A9" w:rsidR="00AA6E76" w:rsidRDefault="00AA6E76" w:rsidP="00AA6E76">
      <w:pPr>
        <w:spacing w:line="240" w:lineRule="auto"/>
        <w:jc w:val="center"/>
        <w:rPr>
          <w:rFonts w:ascii="Times New Roman" w:eastAsia="Yu Mincho" w:hAnsi="Times New Roman" w:cs="Times New Roman"/>
          <w:sz w:val="24"/>
          <w:szCs w:val="24"/>
          <w:lang w:eastAsia="ja-JP"/>
        </w:rPr>
      </w:pPr>
      <w:bookmarkStart w:id="15"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39F248C0" w14:textId="70186E3A" w:rsidR="00A52740" w:rsidRDefault="00497227"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The standard deviation of all TR and ATTP has shown the heterogeneity of the transfers. From their respective spatial pattern, we prove the spatial pattern is highly diverse; </w:t>
      </w:r>
      <w:r w:rsidR="002C4120">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this section will focus on the temporal heterogeneity of the transfers</w:t>
      </w:r>
      <w:r w:rsidR="0093588A">
        <w:rPr>
          <w:rFonts w:ascii="Times New Roman" w:eastAsia="Yu Mincho" w:hAnsi="Times New Roman" w:cs="Times New Roman"/>
          <w:sz w:val="24"/>
          <w:szCs w:val="24"/>
          <w:lang w:eastAsia="ja-JP"/>
        </w:rPr>
        <w:t xml:space="preserve"> in different scales</w:t>
      </w:r>
      <w:r>
        <w:rPr>
          <w:rFonts w:ascii="Times New Roman" w:eastAsia="Yu Mincho" w:hAnsi="Times New Roman" w:cs="Times New Roman"/>
          <w:sz w:val="24"/>
          <w:szCs w:val="24"/>
          <w:lang w:eastAsia="ja-JP"/>
        </w:rPr>
        <w:t>. E</w:t>
      </w:r>
      <w:r w:rsidR="00A52740">
        <w:rPr>
          <w:rFonts w:ascii="Times New Roman" w:eastAsia="Yu Mincho" w:hAnsi="Times New Roman" w:cs="Times New Roman"/>
          <w:sz w:val="24"/>
          <w:szCs w:val="24"/>
          <w:lang w:eastAsia="ja-JP"/>
        </w:rPr>
        <w:t xml:space="preserv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4578B45E" w14:textId="5765AD0B"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still larger, b</w:t>
      </w:r>
      <w:r w:rsidR="009F461C">
        <w:rPr>
          <w:rFonts w:ascii="Times New Roman" w:eastAsia="Yu Mincho" w:hAnsi="Times New Roman" w:cs="Times New Roman"/>
          <w:sz w:val="24"/>
          <w:szCs w:val="24"/>
          <w:lang w:eastAsia="ja-JP"/>
        </w:rPr>
        <w:t>oth datasets suggest a similar c</w:t>
      </w:r>
      <w:r w:rsidR="001D6B08">
        <w:rPr>
          <w:rFonts w:ascii="Times New Roman" w:eastAsia="Yu Mincho" w:hAnsi="Times New Roman" w:cs="Times New Roman"/>
          <w:sz w:val="24"/>
          <w:szCs w:val="24"/>
          <w:lang w:eastAsia="ja-JP"/>
        </w:rPr>
        <w:t>hanging 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6FBCCA8B" w:rsidR="00491109" w:rsidRDefault="00D22F0D" w:rsidP="00491109">
      <w:pPr>
        <w:keepNext/>
        <w:spacing w:line="240" w:lineRule="auto"/>
        <w:jc w:val="center"/>
      </w:pPr>
      <w:r>
        <w:rPr>
          <w:noProof/>
        </w:rPr>
        <w:drawing>
          <wp:inline distT="0" distB="0" distL="0" distR="0" wp14:anchorId="38B31954" wp14:editId="2CB2F059">
            <wp:extent cx="5486400" cy="2742936"/>
            <wp:effectExtent l="0" t="0" r="0" b="6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738ECED" w14:textId="469DE4CB" w:rsidR="00491109" w:rsidRDefault="00491109" w:rsidP="00491109">
      <w:pPr>
        <w:spacing w:line="240" w:lineRule="auto"/>
        <w:jc w:val="center"/>
        <w:rPr>
          <w:rFonts w:ascii="Times New Roman" w:eastAsia="Yu Mincho" w:hAnsi="Times New Roman" w:cs="Times New Roman"/>
          <w:sz w:val="24"/>
          <w:szCs w:val="24"/>
          <w:lang w:eastAsia="ja-JP"/>
        </w:rPr>
      </w:pPr>
      <w:bookmarkStart w:id="16"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Overall monthly TR and ATTP trend chart in 2018.</w:t>
      </w:r>
    </w:p>
    <w:p w14:paraId="0DE63045" w14:textId="20920611"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transfer risk 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Friday) maintains higher levels of risk and penalties due to the overall traffic pattern. Weekends and Monday’s ATTP and TR are relatively low due to flexible working schedule and less commuting activities.</w:t>
      </w:r>
      <w:r w:rsidR="00C77847">
        <w:rPr>
          <w:rFonts w:ascii="Times New Roman" w:eastAsia="Yu Mincho" w:hAnsi="Times New Roman" w:cs="Times New Roman"/>
          <w:sz w:val="24"/>
          <w:szCs w:val="24"/>
          <w:lang w:eastAsia="ja-JP"/>
        </w:rPr>
        <w:t xml:space="preserve"> However, for APC-GTFS dataset and ATTP, we can observe that Sunday is the second to the Friday, which is the lowest for original GTFS dataset.  </w:t>
      </w:r>
    </w:p>
    <w:p w14:paraId="52D67752" w14:textId="3C832E48" w:rsidR="00491109" w:rsidRDefault="00A27817" w:rsidP="00491109">
      <w:pPr>
        <w:keepNext/>
        <w:spacing w:line="240" w:lineRule="auto"/>
        <w:jc w:val="center"/>
      </w:pPr>
      <w:r>
        <w:rPr>
          <w:noProof/>
        </w:rPr>
        <w:lastRenderedPageBreak/>
        <w:drawing>
          <wp:inline distT="0" distB="0" distL="0" distR="0" wp14:anchorId="0F9365FD" wp14:editId="6DF3B6B6">
            <wp:extent cx="5486400" cy="2558955"/>
            <wp:effectExtent l="0" t="0" r="0"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8AC5DBC" w14:textId="16C52DCD" w:rsidR="00491109" w:rsidRDefault="00491109" w:rsidP="00491109">
      <w:pPr>
        <w:spacing w:line="240" w:lineRule="auto"/>
        <w:jc w:val="center"/>
        <w:rPr>
          <w:rFonts w:ascii="Times New Roman" w:eastAsia="Yu Mincho" w:hAnsi="Times New Roman" w:cs="Times New Roman"/>
          <w:sz w:val="24"/>
          <w:szCs w:val="24"/>
          <w:lang w:eastAsia="ja-JP"/>
        </w:rPr>
      </w:pPr>
      <w:bookmarkStart w:id="17"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Overall Weekday TR and ATTP Trend Chart in 2018.</w:t>
      </w:r>
    </w:p>
    <w:p w14:paraId="37E914ED" w14:textId="78546D57"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1F674CFA" w14:textId="53F8851E" w:rsidR="00C6452A" w:rsidRDefault="000829EC"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or the comparison of original GTFS and APC-GTFS, for most hours, APC-GTFS’s ATTP is larger than original GTFS’s; while only on rush hours (morning, afternoon, and night), APC-GTFS’s transfer risk is larger than GTFS’s. </w:t>
      </w:r>
      <w:r w:rsidR="00C6452A">
        <w:rPr>
          <w:rFonts w:ascii="Times New Roman" w:eastAsia="Yu Mincho" w:hAnsi="Times New Roman" w:cs="Times New Roman"/>
          <w:sz w:val="24"/>
          <w:szCs w:val="24"/>
          <w:lang w:eastAsia="ja-JP"/>
        </w:rPr>
        <w:fldChar w:fldCharType="begin"/>
      </w:r>
      <w:r w:rsidR="00C6452A">
        <w:rPr>
          <w:rFonts w:ascii="Times New Roman" w:eastAsia="Yu Mincho" w:hAnsi="Times New Roman" w:cs="Times New Roman"/>
          <w:sz w:val="24"/>
          <w:szCs w:val="24"/>
          <w:lang w:eastAsia="ja-JP"/>
        </w:rPr>
        <w:instrText xml:space="preserve"> REF _Ref21089387 \h </w:instrText>
      </w:r>
      <w:r w:rsidR="00C6452A">
        <w:rPr>
          <w:rFonts w:ascii="Times New Roman" w:eastAsia="Yu Mincho" w:hAnsi="Times New Roman" w:cs="Times New Roman"/>
          <w:sz w:val="24"/>
          <w:szCs w:val="24"/>
          <w:lang w:eastAsia="ja-JP"/>
        </w:rPr>
      </w:r>
      <w:r w:rsidR="00C6452A">
        <w:rPr>
          <w:rFonts w:ascii="Times New Roman" w:eastAsia="Yu Mincho" w:hAnsi="Times New Roman" w:cs="Times New Roman"/>
          <w:sz w:val="24"/>
          <w:szCs w:val="24"/>
          <w:lang w:eastAsia="ja-JP"/>
        </w:rPr>
        <w:instrText xml:space="preserve"> \* MERGEFORMAT </w:instrText>
      </w:r>
      <w:r w:rsidR="00C6452A">
        <w:rPr>
          <w:rFonts w:ascii="Times New Roman" w:eastAsia="Yu Mincho" w:hAnsi="Times New Roman" w:cs="Times New Roman"/>
          <w:sz w:val="24"/>
          <w:szCs w:val="24"/>
          <w:lang w:eastAsia="ja-JP"/>
        </w:rPr>
        <w:fldChar w:fldCharType="separate"/>
      </w:r>
      <w:r w:rsidR="00EF3679" w:rsidRPr="00C6452A">
        <w:rPr>
          <w:rFonts w:ascii="Times New Roman" w:eastAsia="Yu Mincho" w:hAnsi="Times New Roman" w:cs="Times New Roman"/>
          <w:sz w:val="24"/>
          <w:szCs w:val="24"/>
          <w:lang w:eastAsia="ja-JP"/>
        </w:rPr>
        <w:t xml:space="preserve">Figure </w:t>
      </w:r>
      <w:r w:rsidR="00EF3679">
        <w:rPr>
          <w:rFonts w:ascii="Times New Roman" w:eastAsia="Yu Mincho" w:hAnsi="Times New Roman" w:cs="Times New Roman"/>
          <w:sz w:val="24"/>
          <w:szCs w:val="24"/>
          <w:lang w:eastAsia="ja-JP"/>
        </w:rPr>
        <w:t>10</w:t>
      </w:r>
      <w:r w:rsidR="00C6452A">
        <w:rPr>
          <w:rFonts w:ascii="Times New Roman" w:eastAsia="Yu Mincho" w:hAnsi="Times New Roman" w:cs="Times New Roman"/>
          <w:sz w:val="24"/>
          <w:szCs w:val="24"/>
          <w:lang w:eastAsia="ja-JP"/>
        </w:rPr>
        <w:fldChar w:fldCharType="end"/>
      </w:r>
      <w:r w:rsidR="00C6452A">
        <w:rPr>
          <w:rFonts w:ascii="Times New Roman" w:eastAsia="Yu Mincho" w:hAnsi="Times New Roman" w:cs="Times New Roman"/>
          <w:sz w:val="24"/>
          <w:szCs w:val="24"/>
          <w:lang w:eastAsia="ja-JP"/>
        </w:rPr>
        <w:t xml:space="preserve"> visualizes </w:t>
      </w:r>
      <w:r w:rsidR="00E27A4C">
        <w:rPr>
          <w:rFonts w:ascii="Times New Roman" w:eastAsia="Yu Mincho" w:hAnsi="Times New Roman" w:cs="Times New Roman"/>
          <w:sz w:val="24"/>
          <w:szCs w:val="24"/>
          <w:lang w:eastAsia="ja-JP"/>
        </w:rPr>
        <w:t>ATTP and TR’s</w:t>
      </w:r>
      <w:r w:rsidR="00C6452A">
        <w:rPr>
          <w:rFonts w:ascii="Times New Roman" w:eastAsia="Yu Mincho" w:hAnsi="Times New Roman" w:cs="Times New Roman"/>
          <w:sz w:val="24"/>
          <w:szCs w:val="24"/>
          <w:lang w:eastAsia="ja-JP"/>
        </w:rPr>
        <w:t xml:space="preserve"> difference between with APC-GTFS and with original GTFS. </w:t>
      </w:r>
      <w:r w:rsidR="00E27A4C">
        <w:rPr>
          <w:rFonts w:ascii="Times New Roman" w:eastAsia="Yu Mincho" w:hAnsi="Times New Roman" w:cs="Times New Roman"/>
          <w:sz w:val="24"/>
          <w:szCs w:val="24"/>
          <w:lang w:eastAsia="ja-JP"/>
        </w:rPr>
        <w:t xml:space="preserve">A clear pattern is the differences are larger during the rush hours. </w:t>
      </w:r>
      <w:r w:rsidR="00EF3679">
        <w:rPr>
          <w:rFonts w:ascii="Times New Roman" w:eastAsia="Yu Mincho" w:hAnsi="Times New Roman" w:cs="Times New Roman"/>
          <w:sz w:val="24"/>
          <w:szCs w:val="24"/>
          <w:lang w:eastAsia="ja-JP"/>
        </w:rPr>
        <w:t>A</w:t>
      </w:r>
      <w:r w:rsidR="00EF3679">
        <w:rPr>
          <w:rFonts w:ascii="Times New Roman" w:eastAsia="Yu Mincho" w:hAnsi="Times New Roman" w:cs="Times New Roman"/>
          <w:sz w:val="24"/>
          <w:szCs w:val="24"/>
          <w:lang w:eastAsia="ja-JP"/>
        </w:rPr>
        <w:t>lthough both results share highly identical spatiotemporal pattern,</w:t>
      </w:r>
      <w:r w:rsidR="00EF3679">
        <w:rPr>
          <w:rFonts w:ascii="Times New Roman" w:eastAsia="Yu Mincho" w:hAnsi="Times New Roman" w:cs="Times New Roman"/>
          <w:sz w:val="24"/>
          <w:szCs w:val="24"/>
          <w:lang w:eastAsia="ja-JP"/>
        </w:rPr>
        <w:t xml:space="preserve"> c</w:t>
      </w:r>
      <w:r w:rsidR="00C6452A">
        <w:rPr>
          <w:rFonts w:ascii="Times New Roman" w:eastAsia="Yu Mincho" w:hAnsi="Times New Roman" w:cs="Times New Roman"/>
          <w:sz w:val="24"/>
          <w:szCs w:val="24"/>
          <w:lang w:eastAsia="ja-JP"/>
        </w:rPr>
        <w:t xml:space="preserve">ompared with </w:t>
      </w:r>
      <w:r w:rsidR="00E27A4C">
        <w:rPr>
          <w:rFonts w:ascii="Times New Roman" w:eastAsia="Yu Mincho" w:hAnsi="Times New Roman" w:cs="Times New Roman"/>
          <w:sz w:val="24"/>
          <w:szCs w:val="24"/>
          <w:lang w:eastAsia="ja-JP"/>
        </w:rPr>
        <w:t xml:space="preserve">APC-GTFS, which has higher temporal accuracy, original GTFS’s results </w:t>
      </w:r>
      <w:r w:rsidR="00EF3679">
        <w:rPr>
          <w:rFonts w:ascii="Times New Roman" w:eastAsia="Yu Mincho" w:hAnsi="Times New Roman" w:cs="Times New Roman"/>
          <w:sz w:val="24"/>
          <w:szCs w:val="24"/>
          <w:lang w:eastAsia="ja-JP"/>
        </w:rPr>
        <w:t xml:space="preserve">are </w:t>
      </w:r>
      <w:r w:rsidR="00E27A4C">
        <w:rPr>
          <w:rFonts w:ascii="Times New Roman" w:eastAsia="Yu Mincho" w:hAnsi="Times New Roman" w:cs="Times New Roman"/>
          <w:sz w:val="24"/>
          <w:szCs w:val="24"/>
          <w:lang w:eastAsia="ja-JP"/>
        </w:rPr>
        <w:t>smaller</w:t>
      </w:r>
      <w:r w:rsidR="00B2329C">
        <w:rPr>
          <w:rFonts w:ascii="Times New Roman" w:eastAsia="Yu Mincho" w:hAnsi="Times New Roman" w:cs="Times New Roman"/>
          <w:sz w:val="24"/>
          <w:szCs w:val="24"/>
          <w:lang w:eastAsia="ja-JP"/>
        </w:rPr>
        <w:t xml:space="preserve"> especially </w:t>
      </w:r>
      <w:r w:rsidR="00252F70">
        <w:rPr>
          <w:rFonts w:ascii="Times New Roman" w:eastAsia="Yu Mincho" w:hAnsi="Times New Roman" w:cs="Times New Roman"/>
          <w:sz w:val="24"/>
          <w:szCs w:val="24"/>
          <w:lang w:eastAsia="ja-JP"/>
        </w:rPr>
        <w:t>during</w:t>
      </w:r>
      <w:r w:rsidR="00B2329C">
        <w:rPr>
          <w:rFonts w:ascii="Times New Roman" w:eastAsia="Yu Mincho" w:hAnsi="Times New Roman" w:cs="Times New Roman"/>
          <w:sz w:val="24"/>
          <w:szCs w:val="24"/>
          <w:lang w:eastAsia="ja-JP"/>
        </w:rPr>
        <w:t xml:space="preserve"> rush hours</w:t>
      </w:r>
      <w:r w:rsidR="00E27A4C">
        <w:rPr>
          <w:rFonts w:ascii="Times New Roman" w:eastAsia="Yu Mincho" w:hAnsi="Times New Roman" w:cs="Times New Roman"/>
          <w:sz w:val="24"/>
          <w:szCs w:val="24"/>
          <w:lang w:eastAsia="ja-JP"/>
        </w:rPr>
        <w:t xml:space="preserve">. </w:t>
      </w:r>
      <w:r w:rsidR="00760E1D">
        <w:rPr>
          <w:rFonts w:ascii="Times New Roman" w:eastAsia="Yu Mincho" w:hAnsi="Times New Roman" w:cs="Times New Roman"/>
          <w:sz w:val="24"/>
          <w:szCs w:val="24"/>
          <w:lang w:eastAsia="ja-JP"/>
        </w:rPr>
        <w:t xml:space="preserve">Moreover, the differences will have more impact </w:t>
      </w:r>
      <w:r w:rsidR="00A93D64">
        <w:rPr>
          <w:rFonts w:ascii="Times New Roman" w:eastAsia="Yu Mincho" w:hAnsi="Times New Roman" w:cs="Times New Roman"/>
          <w:sz w:val="24"/>
          <w:szCs w:val="24"/>
          <w:lang w:eastAsia="ja-JP"/>
        </w:rPr>
        <w:t xml:space="preserve">if ridership is included, since rush hours </w:t>
      </w:r>
      <w:r w:rsidR="00AB3E44">
        <w:rPr>
          <w:rFonts w:ascii="Times New Roman" w:eastAsia="Yu Mincho" w:hAnsi="Times New Roman" w:cs="Times New Roman"/>
          <w:sz w:val="24"/>
          <w:szCs w:val="24"/>
          <w:lang w:eastAsia="ja-JP"/>
        </w:rPr>
        <w:t>witness</w:t>
      </w:r>
      <w:r w:rsidR="00A93D64">
        <w:rPr>
          <w:rFonts w:ascii="Times New Roman" w:eastAsia="Yu Mincho" w:hAnsi="Times New Roman" w:cs="Times New Roman"/>
          <w:sz w:val="24"/>
          <w:szCs w:val="24"/>
          <w:lang w:eastAsia="ja-JP"/>
        </w:rPr>
        <w:t xml:space="preserve"> most ridership</w:t>
      </w:r>
      <w:r w:rsidR="009A5FBF">
        <w:rPr>
          <w:rFonts w:ascii="Times New Roman" w:eastAsia="Yu Mincho" w:hAnsi="Times New Roman" w:cs="Times New Roman"/>
          <w:sz w:val="24"/>
          <w:szCs w:val="24"/>
          <w:lang w:eastAsia="ja-JP"/>
        </w:rPr>
        <w:t xml:space="preserve"> in the system</w:t>
      </w:r>
      <w:r w:rsidR="00A93D64">
        <w:rPr>
          <w:rFonts w:ascii="Times New Roman" w:eastAsia="Yu Mincho" w:hAnsi="Times New Roman" w:cs="Times New Roman"/>
          <w:sz w:val="24"/>
          <w:szCs w:val="24"/>
          <w:lang w:eastAsia="ja-JP"/>
        </w:rPr>
        <w:t>.</w:t>
      </w:r>
      <w:r w:rsidR="00760E1D">
        <w:rPr>
          <w:rFonts w:ascii="Times New Roman" w:eastAsia="Yu Mincho" w:hAnsi="Times New Roman" w:cs="Times New Roman"/>
          <w:sz w:val="24"/>
          <w:szCs w:val="24"/>
          <w:lang w:eastAsia="ja-JP"/>
        </w:rPr>
        <w:t xml:space="preserve"> </w:t>
      </w:r>
      <w:r w:rsidR="00C6452A">
        <w:rPr>
          <w:rFonts w:ascii="Times New Roman" w:eastAsia="Yu Mincho" w:hAnsi="Times New Roman" w:cs="Times New Roman"/>
          <w:sz w:val="24"/>
          <w:szCs w:val="24"/>
          <w:lang w:eastAsia="ja-JP"/>
        </w:rPr>
        <w:t>This phenomenon especially demonstrates some risks of using original GTFS as the only data source without any calibration</w:t>
      </w:r>
      <w:r w:rsidR="00AB3E44">
        <w:rPr>
          <w:rFonts w:ascii="Times New Roman" w:eastAsia="Yu Mincho" w:hAnsi="Times New Roman" w:cs="Times New Roman"/>
          <w:sz w:val="24"/>
          <w:szCs w:val="24"/>
          <w:lang w:eastAsia="ja-JP"/>
        </w:rPr>
        <w:t xml:space="preserve">, </w:t>
      </w:r>
      <w:r w:rsidR="00AB3E44" w:rsidRPr="008B66BC">
        <w:rPr>
          <w:rFonts w:ascii="Times New Roman" w:eastAsia="Yu Mincho" w:hAnsi="Times New Roman" w:cs="Times New Roman"/>
          <w:sz w:val="24"/>
          <w:szCs w:val="24"/>
          <w:highlight w:val="yellow"/>
          <w:lang w:eastAsia="ja-JP"/>
        </w:rPr>
        <w:t>wh</w:t>
      </w:r>
      <w:r w:rsidR="008B66BC" w:rsidRPr="008B66BC">
        <w:rPr>
          <w:rFonts w:ascii="Times New Roman" w:eastAsia="Yu Mincho" w:hAnsi="Times New Roman" w:cs="Times New Roman"/>
          <w:sz w:val="24"/>
          <w:szCs w:val="24"/>
          <w:highlight w:val="yellow"/>
          <w:lang w:eastAsia="ja-JP"/>
        </w:rPr>
        <w:t xml:space="preserve">ich may </w:t>
      </w:r>
      <w:r w:rsidR="008B66BC">
        <w:rPr>
          <w:rFonts w:ascii="Times New Roman" w:eastAsia="Yu Mincho" w:hAnsi="Times New Roman" w:cs="Times New Roman"/>
          <w:sz w:val="24"/>
          <w:szCs w:val="24"/>
          <w:highlight w:val="yellow"/>
          <w:lang w:eastAsia="ja-JP"/>
        </w:rPr>
        <w:t>produce</w:t>
      </w:r>
      <w:r w:rsidR="008B66BC" w:rsidRPr="008B66BC">
        <w:rPr>
          <w:rFonts w:ascii="Times New Roman" w:eastAsia="Yu Mincho" w:hAnsi="Times New Roman" w:cs="Times New Roman"/>
          <w:sz w:val="24"/>
          <w:szCs w:val="24"/>
          <w:highlight w:val="yellow"/>
          <w:lang w:eastAsia="ja-JP"/>
        </w:rPr>
        <w:t xml:space="preserve"> potential </w:t>
      </w:r>
      <w:r w:rsidR="008B66BC">
        <w:rPr>
          <w:rFonts w:ascii="Times New Roman" w:eastAsia="Yu Mincho" w:hAnsi="Times New Roman" w:cs="Times New Roman"/>
          <w:sz w:val="24"/>
          <w:szCs w:val="24"/>
          <w:highlight w:val="yellow"/>
          <w:lang w:eastAsia="ja-JP"/>
        </w:rPr>
        <w:t>bias</w:t>
      </w:r>
      <w:r w:rsidR="008B66BC" w:rsidRPr="008B66BC">
        <w:rPr>
          <w:rFonts w:ascii="Times New Roman" w:eastAsia="Yu Mincho" w:hAnsi="Times New Roman" w:cs="Times New Roman"/>
          <w:sz w:val="24"/>
          <w:szCs w:val="24"/>
          <w:highlight w:val="yellow"/>
          <w:lang w:eastAsia="ja-JP"/>
        </w:rPr>
        <w:t xml:space="preserve"> during the possible decision-making process.</w:t>
      </w:r>
      <w:r w:rsidR="008B66BC">
        <w:rPr>
          <w:rFonts w:ascii="Times New Roman" w:eastAsia="Yu Mincho" w:hAnsi="Times New Roman" w:cs="Times New Roman"/>
          <w:sz w:val="24"/>
          <w:szCs w:val="24"/>
          <w:lang w:eastAsia="ja-JP"/>
        </w:rPr>
        <w:t xml:space="preserve"> </w:t>
      </w:r>
    </w:p>
    <w:p w14:paraId="7AD9BF98" w14:textId="4937DCAA" w:rsidR="00491109" w:rsidRDefault="000A3416" w:rsidP="00491109">
      <w:pPr>
        <w:keepNext/>
        <w:spacing w:line="240" w:lineRule="auto"/>
        <w:jc w:val="center"/>
      </w:pPr>
      <w:r>
        <w:rPr>
          <w:noProof/>
        </w:rPr>
        <w:lastRenderedPageBreak/>
        <w:drawing>
          <wp:inline distT="0" distB="0" distL="0" distR="0" wp14:anchorId="7F194297" wp14:editId="179C36BB">
            <wp:extent cx="5486400" cy="2995684"/>
            <wp:effectExtent l="0" t="0" r="0"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E981A51" w14:textId="1D91B251" w:rsidR="00491109" w:rsidRDefault="00491109" w:rsidP="00491109">
      <w:pPr>
        <w:spacing w:line="240" w:lineRule="auto"/>
        <w:jc w:val="center"/>
        <w:rPr>
          <w:rFonts w:ascii="Times New Roman" w:eastAsia="Yu Mincho" w:hAnsi="Times New Roman" w:cs="Times New Roman"/>
          <w:sz w:val="24"/>
          <w:szCs w:val="24"/>
          <w:lang w:eastAsia="ja-JP"/>
        </w:rPr>
      </w:pPr>
      <w:bookmarkStart w:id="18"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Overall Hourly TR and ATTP Trend Chart.</w:t>
      </w:r>
    </w:p>
    <w:p w14:paraId="790BB41B" w14:textId="77777777" w:rsidR="005566A1" w:rsidRDefault="005566A1" w:rsidP="005566A1">
      <w:pPr>
        <w:keepNext/>
        <w:spacing w:line="240" w:lineRule="auto"/>
        <w:jc w:val="center"/>
      </w:pPr>
      <w:r>
        <w:rPr>
          <w:noProof/>
        </w:rPr>
        <w:drawing>
          <wp:inline distT="0" distB="0" distL="0" distR="0" wp14:anchorId="6C10B764" wp14:editId="52E9037E">
            <wp:extent cx="5486400" cy="2688609"/>
            <wp:effectExtent l="0" t="0" r="0" b="1651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09B0475" w14:textId="4C1A6832" w:rsidR="005566A1" w:rsidRDefault="005566A1" w:rsidP="00C6452A">
      <w:pPr>
        <w:spacing w:line="240" w:lineRule="auto"/>
        <w:jc w:val="center"/>
        <w:rPr>
          <w:rFonts w:ascii="Times New Roman" w:eastAsia="Yu Mincho" w:hAnsi="Times New Roman" w:cs="Times New Roman"/>
          <w:sz w:val="24"/>
          <w:szCs w:val="24"/>
          <w:lang w:eastAsia="ja-JP"/>
        </w:rPr>
      </w:pPr>
      <w:bookmarkStart w:id="19" w:name="_Ref21089382"/>
      <w:bookmarkStart w:id="20" w:name="_Ref21089387"/>
      <w:r w:rsidRPr="00C6452A">
        <w:rPr>
          <w:rFonts w:ascii="Times New Roman" w:eastAsia="Yu Mincho" w:hAnsi="Times New Roman" w:cs="Times New Roman"/>
          <w:sz w:val="24"/>
          <w:szCs w:val="24"/>
          <w:lang w:eastAsia="ja-JP"/>
        </w:rPr>
        <w:t xml:space="preserve">Figure </w:t>
      </w:r>
      <w:r w:rsidRPr="00C6452A">
        <w:rPr>
          <w:rFonts w:ascii="Times New Roman" w:eastAsia="Yu Mincho" w:hAnsi="Times New Roman" w:cs="Times New Roman"/>
          <w:sz w:val="24"/>
          <w:szCs w:val="24"/>
          <w:lang w:eastAsia="ja-JP"/>
        </w:rPr>
        <w:fldChar w:fldCharType="begin"/>
      </w:r>
      <w:r w:rsidRPr="00C6452A">
        <w:rPr>
          <w:rFonts w:ascii="Times New Roman" w:eastAsia="Yu Mincho" w:hAnsi="Times New Roman" w:cs="Times New Roman"/>
          <w:sz w:val="24"/>
          <w:szCs w:val="24"/>
          <w:lang w:eastAsia="ja-JP"/>
        </w:rPr>
        <w:instrText xml:space="preserve"> SEQ Figure \* ARABIC </w:instrText>
      </w:r>
      <w:r w:rsidRPr="00C6452A">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10</w:t>
      </w:r>
      <w:r w:rsidRPr="00C6452A">
        <w:rPr>
          <w:rFonts w:ascii="Times New Roman" w:eastAsia="Yu Mincho" w:hAnsi="Times New Roman" w:cs="Times New Roman"/>
          <w:sz w:val="24"/>
          <w:szCs w:val="24"/>
          <w:lang w:eastAsia="ja-JP"/>
        </w:rPr>
        <w:fldChar w:fldCharType="end"/>
      </w:r>
      <w:bookmarkEnd w:id="20"/>
      <w:r w:rsidRPr="00C6452A">
        <w:rPr>
          <w:rFonts w:ascii="Times New Roman" w:eastAsia="Yu Mincho" w:hAnsi="Times New Roman" w:cs="Times New Roman"/>
          <w:sz w:val="24"/>
          <w:szCs w:val="24"/>
          <w:lang w:eastAsia="ja-JP"/>
        </w:rPr>
        <w:t xml:space="preserve"> ATTP and TR's difference between</w:t>
      </w:r>
      <w:r w:rsidR="003706EE">
        <w:rPr>
          <w:rFonts w:ascii="Times New Roman" w:eastAsia="Yu Mincho" w:hAnsi="Times New Roman" w:cs="Times New Roman"/>
          <w:sz w:val="24"/>
          <w:szCs w:val="24"/>
          <w:lang w:eastAsia="ja-JP"/>
        </w:rPr>
        <w:t xml:space="preserve"> </w:t>
      </w:r>
      <w:r w:rsidR="00A320E2">
        <w:rPr>
          <w:rFonts w:ascii="Times New Roman" w:eastAsia="Yu Mincho" w:hAnsi="Times New Roman" w:cs="Times New Roman"/>
          <w:sz w:val="24"/>
          <w:szCs w:val="24"/>
          <w:lang w:eastAsia="ja-JP"/>
        </w:rPr>
        <w:t>using</w:t>
      </w:r>
      <w:r w:rsidRPr="00C6452A">
        <w:rPr>
          <w:rFonts w:ascii="Times New Roman" w:eastAsia="Yu Mincho" w:hAnsi="Times New Roman" w:cs="Times New Roman"/>
          <w:sz w:val="24"/>
          <w:szCs w:val="24"/>
          <w:lang w:eastAsia="ja-JP"/>
        </w:rPr>
        <w:t xml:space="preserve"> APC-GTFS and </w:t>
      </w:r>
      <w:r w:rsidR="00A320E2">
        <w:rPr>
          <w:rFonts w:ascii="Times New Roman" w:eastAsia="Yu Mincho" w:hAnsi="Times New Roman" w:cs="Times New Roman"/>
          <w:sz w:val="24"/>
          <w:szCs w:val="24"/>
          <w:lang w:eastAsia="ja-JP"/>
        </w:rPr>
        <w:t>using</w:t>
      </w:r>
      <w:r w:rsidR="00A320E2" w:rsidRPr="00C6452A">
        <w:rPr>
          <w:rFonts w:ascii="Times New Roman" w:eastAsia="Yu Mincho" w:hAnsi="Times New Roman" w:cs="Times New Roman"/>
          <w:sz w:val="24"/>
          <w:szCs w:val="24"/>
          <w:lang w:eastAsia="ja-JP"/>
        </w:rPr>
        <w:t xml:space="preserve"> </w:t>
      </w:r>
      <w:r w:rsidRPr="00C6452A">
        <w:rPr>
          <w:rFonts w:ascii="Times New Roman" w:eastAsia="Yu Mincho" w:hAnsi="Times New Roman" w:cs="Times New Roman"/>
          <w:sz w:val="24"/>
          <w:szCs w:val="24"/>
          <w:lang w:eastAsia="ja-JP"/>
        </w:rPr>
        <w:t>original GTFS.</w:t>
      </w:r>
      <w:bookmarkEnd w:id="19"/>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bookmarkStart w:id="21" w:name="_GoBack"/>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bookmarkEnd w:id="21"/>
    </w:p>
    <w:p w14:paraId="42371444" w14:textId="5E26A859" w:rsidR="00491109" w:rsidRDefault="00491109" w:rsidP="00491109">
      <w:pPr>
        <w:spacing w:line="240" w:lineRule="auto"/>
        <w:jc w:val="center"/>
        <w:rPr>
          <w:rFonts w:ascii="Times New Roman" w:hAnsi="Times New Roman" w:cs="Times New Roman"/>
          <w:sz w:val="24"/>
          <w:szCs w:val="24"/>
        </w:rPr>
      </w:pPr>
      <w:bookmarkStart w:id="22"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22"/>
      <w:r>
        <w:rPr>
          <w:rFonts w:ascii="Times New Roman" w:eastAsia="Yu Mincho" w:hAnsi="Times New Roman" w:cs="Times New Roman"/>
          <w:sz w:val="24"/>
          <w:szCs w:val="24"/>
          <w:lang w:eastAsia="ja-JP"/>
        </w:rPr>
        <w:t xml:space="preserve"> Average Total Time Penalty (ATTP) Hourly Temporal Pattern during three major high time periods</w:t>
      </w:r>
      <w:r w:rsidR="00907E90">
        <w:rPr>
          <w:rFonts w:ascii="Times New Roman" w:eastAsia="Yu Mincho" w:hAnsi="Times New Roman" w:cs="Times New Roman"/>
          <w:sz w:val="24"/>
          <w:szCs w:val="24"/>
          <w:lang w:eastAsia="ja-JP"/>
        </w:rPr>
        <w:t xml:space="preserve"> with APC-GTFS</w:t>
      </w:r>
      <w:r>
        <w:rPr>
          <w:rFonts w:ascii="Times New Roman" w:eastAsia="Yu Mincho" w:hAnsi="Times New Roman" w:cs="Times New Roman"/>
          <w:sz w:val="24"/>
          <w:szCs w:val="24"/>
          <w:lang w:eastAsia="ja-JP"/>
        </w:rPr>
        <w:t>.</w:t>
      </w:r>
    </w:p>
    <w:p w14:paraId="64EF82F6" w14:textId="08D8D046" w:rsidR="00B169B7" w:rsidRDefault="002C4120" w:rsidP="00B169B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poral patterns, we chose certain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3.92 minutes</w:t>
      </w:r>
      <w:r w:rsidR="00A65C22">
        <w:rPr>
          <w:rFonts w:ascii="Times New Roman" w:eastAsia="Yu Mincho" w:hAnsi="Times New Roman" w:cs="Times New Roman"/>
          <w:sz w:val="24"/>
          <w:szCs w:val="24"/>
          <w:lang w:eastAsia="ja-JP"/>
        </w:rPr>
        <w:t xml:space="preserve"> with 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 to 5.14 minutes with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ith original GTFS</w:t>
      </w:r>
      <w:r w:rsidR="00122804">
        <w:rPr>
          <w:rFonts w:ascii="Times New Roman" w:eastAsia="Yu Mincho" w:hAnsi="Times New Roman" w:cs="Times New Roman"/>
          <w:sz w:val="24"/>
          <w:szCs w:val="24"/>
          <w:lang w:eastAsia="ja-JP"/>
        </w:rPr>
        <w:t>; TR increases to 9.06% and ATTP increases to 4.83 minutes</w:t>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3CA1BB84"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assume all the buses running on this route behave as the GTFS static scheduled (i.e., no delay). We analyzed TR and ATTP’s changing trend before and after applying the assumption and the difference’s spatial and temporal pattern.</w:t>
      </w:r>
    </w:p>
    <w:p w14:paraId="6F752DE2" w14:textId="30513CFF"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366CAB">
        <w:rPr>
          <w:rFonts w:ascii="Times New Roman" w:eastAsia="Yu Mincho" w:hAnsi="Times New Roman" w:cs="Times New Roman"/>
          <w:sz w:val="24"/>
          <w:szCs w:val="24"/>
          <w:lang w:eastAsia="ja-JP"/>
        </w:rPr>
        <w:t xml:space="preserve">Figure </w:t>
      </w:r>
      <w:r w:rsidR="00366CAB">
        <w:rPr>
          <w:rFonts w:ascii="Times New Roman" w:eastAsia="Yu Mincho" w:hAnsi="Times New Roman" w:cs="Times New Roman"/>
          <w:noProof/>
          <w:sz w:val="24"/>
          <w:szCs w:val="24"/>
          <w:lang w:eastAsia="ja-JP"/>
        </w:rPr>
        <w:t>12</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366CAB">
        <w:rPr>
          <w:rFonts w:ascii="Times New Roman" w:eastAsia="Yu Mincho" w:hAnsi="Times New Roman" w:cs="Times New Roman"/>
          <w:sz w:val="24"/>
          <w:szCs w:val="24"/>
          <w:lang w:eastAsia="ja-JP"/>
        </w:rPr>
        <w:t xml:space="preserve">Figure </w:t>
      </w:r>
      <w:r w:rsidR="00366CAB">
        <w:rPr>
          <w:rFonts w:ascii="Times New Roman" w:eastAsia="Yu Mincho" w:hAnsi="Times New Roman" w:cs="Times New Roman"/>
          <w:noProof/>
          <w:sz w:val="24"/>
          <w:szCs w:val="24"/>
          <w:lang w:eastAsia="ja-JP"/>
        </w:rPr>
        <w:t>12</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w:t>
      </w:r>
      <w:r w:rsidR="002D650B">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on average 1.95 minutes with a standard deviation of 14.58 minutes. Therefore, although the average time savings is modest, the impacts are highly differentiated across stops.</w:t>
      </w:r>
    </w:p>
    <w:p w14:paraId="069A708A" w14:textId="2C929EB1" w:rsidR="00491109" w:rsidRDefault="008D03CD" w:rsidP="00491109">
      <w:pPr>
        <w:keepNext/>
        <w:spacing w:line="240" w:lineRule="auto"/>
        <w:jc w:val="center"/>
      </w:pPr>
      <w:r>
        <w:rPr>
          <w:noProof/>
        </w:rPr>
        <w:lastRenderedPageBreak/>
        <w:drawing>
          <wp:inline distT="0" distB="0" distL="0" distR="0" wp14:anchorId="0FDEC279" wp14:editId="0E63E05F">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dicated_t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DDC19B3" w14:textId="5AFEB95D" w:rsidR="00491109" w:rsidRPr="0093588A" w:rsidRDefault="00491109" w:rsidP="00491109">
      <w:pPr>
        <w:spacing w:line="240" w:lineRule="auto"/>
        <w:jc w:val="center"/>
        <w:rPr>
          <w:rFonts w:ascii="Times New Roman" w:hAnsi="Times New Roman" w:cs="Times New Roman" w:hint="eastAsia"/>
          <w:sz w:val="24"/>
          <w:szCs w:val="24"/>
        </w:rPr>
      </w:pPr>
      <w:bookmarkStart w:id="23"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23"/>
      <w:r>
        <w:rPr>
          <w:rFonts w:ascii="Times New Roman" w:eastAsia="Yu Mincho" w:hAnsi="Times New Roman" w:cs="Times New Roman"/>
          <w:sz w:val="24"/>
          <w:szCs w:val="24"/>
          <w:lang w:eastAsia="ja-JP"/>
        </w:rPr>
        <w:t xml:space="preserve"> </w:t>
      </w:r>
      <w:r w:rsidR="004E1BBB">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imulated differences in TR after implementation of a dedicated bus lane </w:t>
      </w:r>
      <w:r w:rsidR="008D03CD">
        <w:rPr>
          <w:rFonts w:ascii="Times New Roman" w:eastAsia="Yu Mincho" w:hAnsi="Times New Roman" w:cs="Times New Roman"/>
          <w:sz w:val="24"/>
          <w:szCs w:val="24"/>
          <w:lang w:eastAsia="ja-JP"/>
        </w:rPr>
        <w:t>for original GTFS (left) and APC-GTFS (right)</w:t>
      </w:r>
    </w:p>
    <w:p w14:paraId="6CDDF29D" w14:textId="77777777" w:rsidR="004E1BBB" w:rsidRDefault="004E1BBB" w:rsidP="004E1BBB">
      <w:pPr>
        <w:keepNext/>
        <w:spacing w:line="240" w:lineRule="auto"/>
        <w:jc w:val="center"/>
      </w:pPr>
      <w:r>
        <w:rPr>
          <w:rFonts w:ascii="Times New Roman" w:eastAsia="Yu Mincho" w:hAnsi="Times New Roman" w:cs="Times New Roman"/>
          <w:noProof/>
          <w:sz w:val="24"/>
          <w:szCs w:val="24"/>
        </w:rPr>
        <w:lastRenderedPageBreak/>
        <w:drawing>
          <wp:inline distT="0" distB="0" distL="0" distR="0" wp14:anchorId="59E07E07" wp14:editId="21E45CEE">
            <wp:extent cx="5486400"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dicated_attp.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407E7210" w14:textId="63284D18" w:rsidR="004E1BBB" w:rsidRDefault="004E1BBB" w:rsidP="004E1BBB">
      <w:pPr>
        <w:pStyle w:val="Formula"/>
        <w:jc w:val="center"/>
      </w:pPr>
      <w:r>
        <w:t xml:space="preserve">Figure </w:t>
      </w:r>
      <w:fldSimple w:instr=" SEQ Figure \* ARABIC ">
        <w:r w:rsidR="009637FE">
          <w:rPr>
            <w:noProof/>
          </w:rPr>
          <w:t>13</w:t>
        </w:r>
      </w:fldSimple>
      <w:r>
        <w:t xml:space="preserve"> </w:t>
      </w:r>
      <w:r w:rsidRPr="00385527">
        <w:t xml:space="preserve">simulated differences in </w:t>
      </w:r>
      <w:r w:rsidR="005E55E3">
        <w:t>ATTP</w:t>
      </w:r>
      <w:r w:rsidRPr="00385527">
        <w:t xml:space="preserve"> after implementation of a dedicated bus lane for original GTFS (left) and APC-GTFS (right)</w:t>
      </w:r>
    </w:p>
    <w:p w14:paraId="51CFB7B8" w14:textId="1B19ADFD"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3</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w:t>
      </w:r>
      <w:r>
        <w:rPr>
          <w:rFonts w:ascii="Times New Roman" w:eastAsia="Yu Mincho" w:hAnsi="Times New Roman" w:cs="Times New Roman"/>
          <w:sz w:val="24"/>
          <w:szCs w:val="24"/>
          <w:lang w:eastAsia="ja-JP"/>
        </w:rPr>
        <w:lastRenderedPageBreak/>
        <w:t>and DBL-receiving transfers. By comparing the two measures, we investigated how DBL helps save time for the PT users.</w:t>
      </w:r>
    </w:p>
    <w:p w14:paraId="3C206F59" w14:textId="6A79B987"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64B9A543"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the ATTP’s spatial and temporal patter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5</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Also, since DBL-generating transfers benefit from both less desynchronization and less delay, they save more time than the average; since desynchronization increases for DBL-receiving transfers, they still save time but less than the average.</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20F29CD3" w:rsidR="00491109" w:rsidRPr="00B257BE" w:rsidRDefault="00491109" w:rsidP="00491109">
      <w:pPr>
        <w:spacing w:line="240" w:lineRule="auto"/>
        <w:jc w:val="center"/>
        <w:rPr>
          <w:rFonts w:ascii="Times New Roman" w:hAnsi="Times New Roman" w:cs="Times New Roman"/>
          <w:sz w:val="24"/>
          <w:szCs w:val="24"/>
        </w:rPr>
      </w:pPr>
      <w:bookmarkStart w:id="24"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bookmarkEnd w:id="24"/>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68F1D437" w:rsidR="00491109" w:rsidRDefault="00491109" w:rsidP="00491109">
      <w:pPr>
        <w:spacing w:line="240" w:lineRule="auto"/>
        <w:jc w:val="center"/>
        <w:rPr>
          <w:rFonts w:ascii="Times New Roman" w:eastAsia="Yu Mincho" w:hAnsi="Times New Roman" w:cs="Times New Roman"/>
          <w:sz w:val="24"/>
          <w:szCs w:val="24"/>
          <w:lang w:eastAsia="ja-JP"/>
        </w:rPr>
      </w:pPr>
      <w:bookmarkStart w:id="25"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bookmarkEnd w:id="25"/>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6F658D4F" w14:textId="18EC1F72"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5</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Accordingly,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also shows that even if just one route, instead of the whole system, delay control can be efficient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6283BDEF"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P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26" w:name="_Hlk527674454"/>
      <w:r>
        <w:rPr>
          <w:rFonts w:ascii="Times New Roman" w:eastAsia="Yu Mincho" w:hAnsi="Times New Roman" w:cs="Times New Roman"/>
          <w:sz w:val="24"/>
          <w:szCs w:val="24"/>
          <w:lang w:eastAsia="ja-JP"/>
        </w:rPr>
        <w:t>Based on high-resolution GTFS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4CA9D172"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6"/>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w:t>
      </w:r>
      <w:r>
        <w:rPr>
          <w:rFonts w:ascii="Times New Roman" w:eastAsia="Yu Mincho" w:hAnsi="Times New Roman" w:cs="Times New Roman"/>
          <w:sz w:val="24"/>
          <w:szCs w:val="24"/>
          <w:lang w:eastAsia="ja-JP"/>
        </w:rPr>
        <w:lastRenderedPageBreak/>
        <w:t xml:space="preserve">data from the buses, the smart card data, bus on- and off-boarding information, and the 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r w:rsidR="00EB5A7E">
        <w:rPr>
          <w:rFonts w:ascii="Times New Roman" w:eastAsia="Yu Mincho" w:hAnsi="Times New Roman" w:cs="Times New Roman"/>
          <w:sz w:val="24"/>
          <w:szCs w:val="24"/>
          <w:lang w:eastAsia="ja-JP"/>
        </w:rPr>
        <w:t xml:space="preserve"> Moreover, with ridership data, population and rider factors can be incorporated into the system (see Appendix A). </w:t>
      </w:r>
    </w:p>
    <w:p w14:paraId="30C88741" w14:textId="04BFA4C5" w:rsidR="00491109" w:rsidRDefault="00EB5A7E" w:rsidP="00EB5A7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optimization of real-time synchronization is another gap, which is hardly discussed in this paper.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PT 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215FE45E"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555907E9"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6D86BB3" w14:textId="6AF8FE1A" w:rsidR="009A3634" w:rsidRPr="009A3634" w:rsidRDefault="00491109"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A3634" w:rsidRPr="009A3634">
        <w:rPr>
          <w:rFonts w:ascii="Times New Roman" w:hAnsi="Times New Roman" w:cs="Times New Roman"/>
          <w:noProof/>
          <w:sz w:val="24"/>
          <w:szCs w:val="24"/>
        </w:rPr>
        <w:t xml:space="preserve">Algers, S., Hansen, S., &amp; Tegner, G. (1975). Role of waiting time, comfort, and convenience in modal choice for work trip. </w:t>
      </w:r>
      <w:r w:rsidR="009A3634" w:rsidRPr="009A3634">
        <w:rPr>
          <w:rFonts w:ascii="Times New Roman" w:hAnsi="Times New Roman" w:cs="Times New Roman"/>
          <w:i/>
          <w:iCs/>
          <w:noProof/>
          <w:sz w:val="24"/>
          <w:szCs w:val="24"/>
        </w:rPr>
        <w:t>Transportation Research Record</w:t>
      </w:r>
      <w:r w:rsidR="009A3634" w:rsidRPr="009A3634">
        <w:rPr>
          <w:rFonts w:ascii="Times New Roman" w:hAnsi="Times New Roman" w:cs="Times New Roman"/>
          <w:noProof/>
          <w:sz w:val="24"/>
          <w:szCs w:val="24"/>
        </w:rPr>
        <w:t xml:space="preserve">, </w:t>
      </w:r>
      <w:r w:rsidR="009A3634" w:rsidRPr="009A3634">
        <w:rPr>
          <w:rFonts w:ascii="Times New Roman" w:hAnsi="Times New Roman" w:cs="Times New Roman"/>
          <w:i/>
          <w:iCs/>
          <w:noProof/>
          <w:sz w:val="24"/>
          <w:szCs w:val="24"/>
        </w:rPr>
        <w:t>534</w:t>
      </w:r>
      <w:r w:rsidR="009A3634" w:rsidRPr="009A3634">
        <w:rPr>
          <w:rFonts w:ascii="Times New Roman" w:hAnsi="Times New Roman" w:cs="Times New Roman"/>
          <w:noProof/>
          <w:sz w:val="24"/>
          <w:szCs w:val="24"/>
        </w:rPr>
        <w:t>, 38–51.</w:t>
      </w:r>
    </w:p>
    <w:p w14:paraId="17A8AA24"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ntrim, A., &amp; Barbeau, S. J. (2013). The many uses of GTFS data–opening the door to transit and multimodal applications. </w:t>
      </w:r>
      <w:r w:rsidRPr="009A3634">
        <w:rPr>
          <w:rFonts w:ascii="Times New Roman" w:hAnsi="Times New Roman" w:cs="Times New Roman"/>
          <w:i/>
          <w:iCs/>
          <w:noProof/>
          <w:sz w:val="24"/>
          <w:szCs w:val="24"/>
        </w:rPr>
        <w:t>Location-Aware Information Systems Laboratory at the University of South Florid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w:t>
      </w:r>
      <w:r w:rsidRPr="009A3634">
        <w:rPr>
          <w:rFonts w:ascii="Times New Roman" w:hAnsi="Times New Roman" w:cs="Times New Roman"/>
          <w:noProof/>
          <w:sz w:val="24"/>
          <w:szCs w:val="24"/>
        </w:rPr>
        <w:t>.</w:t>
      </w:r>
    </w:p>
    <w:p w14:paraId="3C93E11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yed, A. Ben, Halima, M. Ben, &amp; Alimi, A. M. (2015). Big data analytics for logistics </w:t>
      </w:r>
      <w:r w:rsidRPr="009A3634">
        <w:rPr>
          <w:rFonts w:ascii="Times New Roman" w:hAnsi="Times New Roman" w:cs="Times New Roman"/>
          <w:noProof/>
          <w:sz w:val="24"/>
          <w:szCs w:val="24"/>
        </w:rPr>
        <w:lastRenderedPageBreak/>
        <w:t xml:space="preserve">and transportation. In </w:t>
      </w:r>
      <w:r w:rsidRPr="009A3634">
        <w:rPr>
          <w:rFonts w:ascii="Times New Roman" w:hAnsi="Times New Roman" w:cs="Times New Roman"/>
          <w:i/>
          <w:iCs/>
          <w:noProof/>
          <w:sz w:val="24"/>
          <w:szCs w:val="24"/>
        </w:rPr>
        <w:t>2015 4th International Conference on Advanced Logistics and Transport (ICALT)</w:t>
      </w:r>
      <w:r w:rsidRPr="009A3634">
        <w:rPr>
          <w:rFonts w:ascii="Times New Roman" w:hAnsi="Times New Roman" w:cs="Times New Roman"/>
          <w:noProof/>
          <w:sz w:val="24"/>
          <w:szCs w:val="24"/>
        </w:rPr>
        <w:t xml:space="preserve"> (pp. 311–316). IEEE.</w:t>
      </w:r>
    </w:p>
    <w:p w14:paraId="102E600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9A3634">
        <w:rPr>
          <w:rFonts w:ascii="Times New Roman" w:hAnsi="Times New Roman" w:cs="Times New Roman"/>
          <w:i/>
          <w:iCs/>
          <w:noProof/>
          <w:sz w:val="24"/>
          <w:szCs w:val="24"/>
        </w:rPr>
        <w:t>Proceedings of the First ACM SIGSPATIAL Workshop on Sensor Web Enablement</w:t>
      </w:r>
      <w:r w:rsidRPr="009A3634">
        <w:rPr>
          <w:rFonts w:ascii="Times New Roman" w:hAnsi="Times New Roman" w:cs="Times New Roman"/>
          <w:noProof/>
          <w:sz w:val="24"/>
          <w:szCs w:val="24"/>
        </w:rPr>
        <w:t xml:space="preserve"> (pp. 17–23). ACM.</w:t>
      </w:r>
    </w:p>
    <w:p w14:paraId="5E25F8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mford, C. G., Carrick, R. J., &amp; MacDonald, R. (1984). Public transport surveys: A new effective technique of data collection. </w:t>
      </w:r>
      <w:r w:rsidRPr="009A3634">
        <w:rPr>
          <w:rFonts w:ascii="Times New Roman" w:hAnsi="Times New Roman" w:cs="Times New Roman"/>
          <w:i/>
          <w:iCs/>
          <w:noProof/>
          <w:sz w:val="24"/>
          <w:szCs w:val="24"/>
        </w:rPr>
        <w:t>Traffic Engineering &amp; Contro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5</w:t>
      </w:r>
      <w:r w:rsidRPr="009A3634">
        <w:rPr>
          <w:rFonts w:ascii="Times New Roman" w:hAnsi="Times New Roman" w:cs="Times New Roman"/>
          <w:noProof/>
          <w:sz w:val="24"/>
          <w:szCs w:val="24"/>
        </w:rPr>
        <w:t>(HS-037 547).</w:t>
      </w:r>
    </w:p>
    <w:p w14:paraId="71C8B20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9A3634">
        <w:rPr>
          <w:rFonts w:ascii="Times New Roman" w:hAnsi="Times New Roman" w:cs="Times New Roman"/>
          <w:i/>
          <w:iCs/>
          <w:noProof/>
          <w:sz w:val="24"/>
          <w:szCs w:val="24"/>
        </w:rPr>
        <w:t>Transport Polic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w:t>
      </w:r>
      <w:r w:rsidRPr="009A3634">
        <w:rPr>
          <w:rFonts w:ascii="Times New Roman" w:hAnsi="Times New Roman" w:cs="Times New Roman"/>
          <w:noProof/>
          <w:sz w:val="24"/>
          <w:szCs w:val="24"/>
        </w:rPr>
        <w:t>(5), 676–684.</w:t>
      </w:r>
    </w:p>
    <w:p w14:paraId="3B620FB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2007). </w:t>
      </w:r>
      <w:r w:rsidRPr="009A3634">
        <w:rPr>
          <w:rFonts w:ascii="Times New Roman" w:hAnsi="Times New Roman" w:cs="Times New Roman"/>
          <w:i/>
          <w:iCs/>
          <w:noProof/>
          <w:sz w:val="24"/>
          <w:szCs w:val="24"/>
        </w:rPr>
        <w:t>Public transit planning and operation: Modeling, practice and behavior</w:t>
      </w:r>
      <w:r w:rsidRPr="009A3634">
        <w:rPr>
          <w:rFonts w:ascii="Times New Roman" w:hAnsi="Times New Roman" w:cs="Times New Roman"/>
          <w:noProof/>
          <w:sz w:val="24"/>
          <w:szCs w:val="24"/>
        </w:rPr>
        <w:t>. CRC press.</w:t>
      </w:r>
    </w:p>
    <w:p w14:paraId="3C024F7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Golany, B., &amp; Tal, O. (2001). Creating bus timetables with maximal synchronization.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5</w:t>
      </w:r>
      <w:r w:rsidRPr="009A3634">
        <w:rPr>
          <w:rFonts w:ascii="Times New Roman" w:hAnsi="Times New Roman" w:cs="Times New Roman"/>
          <w:noProof/>
          <w:sz w:val="24"/>
          <w:szCs w:val="24"/>
        </w:rPr>
        <w:t>(10), 913–928.</w:t>
      </w:r>
    </w:p>
    <w:p w14:paraId="3FAFCD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en, M., Mao, S., &amp; Liu, Y. (2014). Big data: A survey. </w:t>
      </w:r>
      <w:r w:rsidRPr="009A3634">
        <w:rPr>
          <w:rFonts w:ascii="Times New Roman" w:hAnsi="Times New Roman" w:cs="Times New Roman"/>
          <w:i/>
          <w:iCs/>
          <w:noProof/>
          <w:sz w:val="24"/>
          <w:szCs w:val="24"/>
        </w:rPr>
        <w:t>Mobile Networks and Application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9</w:t>
      </w:r>
      <w:r w:rsidRPr="009A3634">
        <w:rPr>
          <w:rFonts w:ascii="Times New Roman" w:hAnsi="Times New Roman" w:cs="Times New Roman"/>
          <w:noProof/>
          <w:sz w:val="24"/>
          <w:szCs w:val="24"/>
        </w:rPr>
        <w:t>(2), 171–209.</w:t>
      </w:r>
    </w:p>
    <w:p w14:paraId="5663852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u, X. (2010). </w:t>
      </w:r>
      <w:r w:rsidRPr="009A3634">
        <w:rPr>
          <w:rFonts w:ascii="Times New Roman" w:hAnsi="Times New Roman" w:cs="Times New Roman"/>
          <w:i/>
          <w:iCs/>
          <w:noProof/>
          <w:sz w:val="24"/>
          <w:szCs w:val="24"/>
        </w:rPr>
        <w:t>A guidebook for using automatic passenger counter data for national transit database (NTD) reporting.</w:t>
      </w:r>
      <w:r w:rsidRPr="009A3634">
        <w:rPr>
          <w:rFonts w:ascii="Times New Roman" w:hAnsi="Times New Roman" w:cs="Times New Roman"/>
          <w:noProof/>
          <w:sz w:val="24"/>
          <w:szCs w:val="24"/>
        </w:rPr>
        <w:t xml:space="preserve"> National Center for Transit Research (US).</w:t>
      </w:r>
    </w:p>
    <w:p w14:paraId="42F7C08C"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7</w:t>
      </w:r>
      <w:r w:rsidRPr="009A3634">
        <w:rPr>
          <w:rFonts w:ascii="Times New Roman" w:hAnsi="Times New Roman" w:cs="Times New Roman"/>
          <w:noProof/>
          <w:sz w:val="24"/>
          <w:szCs w:val="24"/>
        </w:rPr>
        <w:t>(4), 187–208.</w:t>
      </w:r>
    </w:p>
    <w:p w14:paraId="35A2881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4C7E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72</w:t>
      </w:r>
      <w:r w:rsidRPr="009A3634">
        <w:rPr>
          <w:rFonts w:ascii="Times New Roman" w:hAnsi="Times New Roman" w:cs="Times New Roman"/>
          <w:noProof/>
          <w:sz w:val="24"/>
          <w:szCs w:val="24"/>
        </w:rPr>
        <w:t>(1872), 10–18. https://doi.org/10.3141/1872-02</w:t>
      </w:r>
    </w:p>
    <w:p w14:paraId="0C9AF6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5</w:t>
      </w:r>
      <w:r w:rsidRPr="009A3634">
        <w:rPr>
          <w:rFonts w:ascii="Times New Roman" w:hAnsi="Times New Roman" w:cs="Times New Roman"/>
          <w:noProof/>
          <w:sz w:val="24"/>
          <w:szCs w:val="24"/>
        </w:rPr>
        <w:t>(2), 91–104. https://doi.org/10.1016/j.tra.2010.11.002</w:t>
      </w:r>
    </w:p>
    <w:p w14:paraId="2FFA590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das, Y., &amp; Ranjitkar, P. (2012). Modeling public-transit connectivity with spatial quality-of-transfer measurements. </w:t>
      </w:r>
      <w:r w:rsidRPr="009A3634">
        <w:rPr>
          <w:rFonts w:ascii="Times New Roman" w:hAnsi="Times New Roman" w:cs="Times New Roman"/>
          <w:i/>
          <w:iCs/>
          <w:noProof/>
          <w:sz w:val="24"/>
          <w:szCs w:val="24"/>
        </w:rPr>
        <w:t>Journal of Transport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2</w:t>
      </w:r>
      <w:r w:rsidRPr="009A3634">
        <w:rPr>
          <w:rFonts w:ascii="Times New Roman" w:hAnsi="Times New Roman" w:cs="Times New Roman"/>
          <w:noProof/>
          <w:sz w:val="24"/>
          <w:szCs w:val="24"/>
        </w:rPr>
        <w:t>, 137–147.</w:t>
      </w:r>
    </w:p>
    <w:p w14:paraId="323663D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n, A. F. (1987). Assessment of Transfer Penalty to Bus Riders in Taipei: A Disaggregate Demand Modeling Approach. </w:t>
      </w:r>
      <w:r w:rsidRPr="009A3634">
        <w:rPr>
          <w:rFonts w:ascii="Times New Roman" w:hAnsi="Times New Roman" w:cs="Times New Roman"/>
          <w:i/>
          <w:iCs/>
          <w:noProof/>
          <w:sz w:val="24"/>
          <w:szCs w:val="24"/>
        </w:rPr>
        <w:t>Transportation Research Reco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139</w:t>
      </w:r>
      <w:r w:rsidRPr="009A3634">
        <w:rPr>
          <w:rFonts w:ascii="Times New Roman" w:hAnsi="Times New Roman" w:cs="Times New Roman"/>
          <w:noProof/>
          <w:sz w:val="24"/>
          <w:szCs w:val="24"/>
        </w:rPr>
        <w:t>(Table 1), 8–14.</w:t>
      </w:r>
    </w:p>
    <w:p w14:paraId="6BA12A6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lastRenderedPageBreak/>
        <w:t xml:space="preserve">Hilbert, M. (2016). Big data for development: A review of promises and challenges. </w:t>
      </w:r>
      <w:r w:rsidRPr="009A3634">
        <w:rPr>
          <w:rFonts w:ascii="Times New Roman" w:hAnsi="Times New Roman" w:cs="Times New Roman"/>
          <w:i/>
          <w:iCs/>
          <w:noProof/>
          <w:sz w:val="24"/>
          <w:szCs w:val="24"/>
        </w:rPr>
        <w:t>Development Policy Review</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4</w:t>
      </w:r>
      <w:r w:rsidRPr="009A3634">
        <w:rPr>
          <w:rFonts w:ascii="Times New Roman" w:hAnsi="Times New Roman" w:cs="Times New Roman"/>
          <w:noProof/>
          <w:sz w:val="24"/>
          <w:szCs w:val="24"/>
        </w:rPr>
        <w:t>(1), 135–174.</w:t>
      </w:r>
    </w:p>
    <w:p w14:paraId="20E5E3C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unt, J. (1990). </w:t>
      </w:r>
      <w:r w:rsidRPr="009A3634">
        <w:rPr>
          <w:rFonts w:ascii="Times New Roman" w:hAnsi="Times New Roman" w:cs="Times New Roman"/>
          <w:i/>
          <w:iCs/>
          <w:noProof/>
          <w:sz w:val="24"/>
          <w:szCs w:val="24"/>
        </w:rPr>
        <w:t>A logit model of public transport route choice</w:t>
      </w:r>
      <w:r w:rsidRPr="009A3634">
        <w:rPr>
          <w:rFonts w:ascii="Times New Roman" w:hAnsi="Times New Roman" w:cs="Times New Roman"/>
          <w:noProof/>
          <w:sz w:val="24"/>
          <w:szCs w:val="24"/>
        </w:rPr>
        <w:t xml:space="preserve"> (Vol. 60).</w:t>
      </w:r>
    </w:p>
    <w:p w14:paraId="2E60221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barra-Rojas, O. J., &amp; Rios-Solis, Y. A. (2012). Synchronization of bus timetabling. </w:t>
      </w:r>
      <w:r w:rsidRPr="009A3634">
        <w:rPr>
          <w:rFonts w:ascii="Times New Roman" w:hAnsi="Times New Roman" w:cs="Times New Roman"/>
          <w:i/>
          <w:iCs/>
          <w:noProof/>
          <w:sz w:val="24"/>
          <w:szCs w:val="24"/>
        </w:rPr>
        <w:t>Transportation Research Part B: Methodologic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6</w:t>
      </w:r>
      <w:r w:rsidRPr="009A3634">
        <w:rPr>
          <w:rFonts w:ascii="Times New Roman" w:hAnsi="Times New Roman" w:cs="Times New Roman"/>
          <w:noProof/>
          <w:sz w:val="24"/>
          <w:szCs w:val="24"/>
        </w:rPr>
        <w:t>(5), 599–614.</w:t>
      </w:r>
    </w:p>
    <w:p w14:paraId="390862D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9A3634">
        <w:rPr>
          <w:rFonts w:ascii="Times New Roman" w:hAnsi="Times New Roman" w:cs="Times New Roman"/>
          <w:i/>
          <w:iCs/>
          <w:noProof/>
          <w:sz w:val="24"/>
          <w:szCs w:val="24"/>
        </w:rPr>
        <w:t>Transport Review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6), 777–800.</w:t>
      </w:r>
    </w:p>
    <w:p w14:paraId="11C4721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Jang, W. (2010). Travel time and transfer analysis using transit smart card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44), 142–149.</w:t>
      </w:r>
    </w:p>
    <w:p w14:paraId="385A18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noppers, P., &amp; Muller, T. (1995). Optimized transfer opportunities in public transport. </w:t>
      </w:r>
      <w:r w:rsidRPr="009A3634">
        <w:rPr>
          <w:rFonts w:ascii="Times New Roman" w:hAnsi="Times New Roman" w:cs="Times New Roman"/>
          <w:i/>
          <w:iCs/>
          <w:noProof/>
          <w:sz w:val="24"/>
          <w:szCs w:val="24"/>
        </w:rPr>
        <w:t>Transportation Scien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1), 101–105.</w:t>
      </w:r>
    </w:p>
    <w:p w14:paraId="7367E44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9A3634">
        <w:rPr>
          <w:rFonts w:ascii="Times New Roman" w:hAnsi="Times New Roman" w:cs="Times New Roman"/>
          <w:i/>
          <w:iCs/>
          <w:noProof/>
          <w:sz w:val="24"/>
          <w:szCs w:val="24"/>
        </w:rPr>
        <w:t>Computers, Environment and Urba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7</w:t>
      </w:r>
      <w:r w:rsidRPr="009A3634">
        <w:rPr>
          <w:rFonts w:ascii="Times New Roman" w:hAnsi="Times New Roman" w:cs="Times New Roman"/>
          <w:noProof/>
          <w:sz w:val="24"/>
          <w:szCs w:val="24"/>
        </w:rPr>
        <w:t>, 41–54.</w:t>
      </w:r>
    </w:p>
    <w:p w14:paraId="73ADCA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9A3634">
        <w:rPr>
          <w:rFonts w:ascii="Times New Roman" w:hAnsi="Times New Roman" w:cs="Times New Roman"/>
          <w:i/>
          <w:iCs/>
          <w:noProof/>
          <w:sz w:val="24"/>
          <w:szCs w:val="24"/>
        </w:rPr>
        <w:t>Applied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3</w:t>
      </w:r>
      <w:r w:rsidRPr="009A3634">
        <w:rPr>
          <w:rFonts w:ascii="Times New Roman" w:hAnsi="Times New Roman" w:cs="Times New Roman"/>
          <w:noProof/>
          <w:sz w:val="24"/>
          <w:szCs w:val="24"/>
        </w:rPr>
        <w:t>, 47–63.</w:t>
      </w:r>
    </w:p>
    <w:p w14:paraId="6D499467"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 J.-Q., Song, M., Li, M., &amp; Zhang, W.-B. (2009). Planning for bus rapid transit in single dedicated bus lane.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11), 76–82.</w:t>
      </w:r>
    </w:p>
    <w:p w14:paraId="3ACF185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R., Pendyala, R., &amp; Polzin, S. (1997). Assessment of intermodal transfer penalties using stated preference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1607), 74–80.</w:t>
      </w:r>
    </w:p>
    <w:p w14:paraId="35E5DB9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533), 78–90.</w:t>
      </w:r>
    </w:p>
    <w:p w14:paraId="4E25C76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Miller, H. J., &amp; Goodchild, M. F. (2015). Data-driven geography. </w:t>
      </w:r>
      <w:r w:rsidRPr="009A3634">
        <w:rPr>
          <w:rFonts w:ascii="Times New Roman" w:hAnsi="Times New Roman" w:cs="Times New Roman"/>
          <w:i/>
          <w:iCs/>
          <w:noProof/>
          <w:sz w:val="24"/>
          <w:szCs w:val="24"/>
        </w:rPr>
        <w:t>GeoJourn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80</w:t>
      </w:r>
      <w:r w:rsidRPr="009A3634">
        <w:rPr>
          <w:rFonts w:ascii="Times New Roman" w:hAnsi="Times New Roman" w:cs="Times New Roman"/>
          <w:noProof/>
          <w:sz w:val="24"/>
          <w:szCs w:val="24"/>
        </w:rPr>
        <w:t>(4), 449–461.</w:t>
      </w:r>
    </w:p>
    <w:p w14:paraId="1A5ED5C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4). Optimal combinations of selected tactics for public-transport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8</w:t>
      </w:r>
      <w:r w:rsidRPr="009A3634">
        <w:rPr>
          <w:rFonts w:ascii="Times New Roman" w:hAnsi="Times New Roman" w:cs="Times New Roman"/>
          <w:noProof/>
          <w:sz w:val="24"/>
          <w:szCs w:val="24"/>
        </w:rPr>
        <w:t>, 491–504.</w:t>
      </w:r>
    </w:p>
    <w:p w14:paraId="433C8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5). Improved reliability of public transportation using real-time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0</w:t>
      </w:r>
      <w:r w:rsidRPr="009A3634">
        <w:rPr>
          <w:rFonts w:ascii="Times New Roman" w:hAnsi="Times New Roman" w:cs="Times New Roman"/>
          <w:noProof/>
          <w:sz w:val="24"/>
          <w:szCs w:val="24"/>
        </w:rPr>
        <w:t>, 525–539.</w:t>
      </w:r>
    </w:p>
    <w:p w14:paraId="036338A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 &amp; Liu, T. (2015). A robust, tactic-based, real-time </w:t>
      </w:r>
      <w:r w:rsidRPr="009A3634">
        <w:rPr>
          <w:rFonts w:ascii="Times New Roman" w:hAnsi="Times New Roman" w:cs="Times New Roman"/>
          <w:noProof/>
          <w:sz w:val="24"/>
          <w:szCs w:val="24"/>
        </w:rPr>
        <w:lastRenderedPageBreak/>
        <w:t xml:space="preserve">framework for public-transport transfer synchronization.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w:t>
      </w:r>
      <w:r w:rsidRPr="009A3634">
        <w:rPr>
          <w:rFonts w:ascii="Times New Roman" w:hAnsi="Times New Roman" w:cs="Times New Roman"/>
          <w:noProof/>
          <w:sz w:val="24"/>
          <w:szCs w:val="24"/>
        </w:rPr>
        <w:t>, 246–268.</w:t>
      </w:r>
    </w:p>
    <w:p w14:paraId="10804D7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9A3634">
        <w:rPr>
          <w:rFonts w:ascii="Times New Roman" w:hAnsi="Times New Roman" w:cs="Times New Roman"/>
          <w:i/>
          <w:iCs/>
          <w:noProof/>
          <w:sz w:val="24"/>
          <w:szCs w:val="24"/>
        </w:rPr>
        <w:t>IEEE Transactions on Intelligent Transportatio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7</w:t>
      </w:r>
      <w:r w:rsidRPr="009A3634">
        <w:rPr>
          <w:rFonts w:ascii="Times New Roman" w:hAnsi="Times New Roman" w:cs="Times New Roman"/>
          <w:noProof/>
          <w:sz w:val="24"/>
          <w:szCs w:val="24"/>
        </w:rPr>
        <w:t>(11), 3220–3229.</w:t>
      </w:r>
    </w:p>
    <w:p w14:paraId="25285A9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a, A. A., &amp; Hassold, S. (2014). </w:t>
      </w:r>
      <w:r w:rsidRPr="009A3634">
        <w:rPr>
          <w:rFonts w:ascii="Times New Roman" w:hAnsi="Times New Roman" w:cs="Times New Roman"/>
          <w:i/>
          <w:iCs/>
          <w:noProof/>
          <w:sz w:val="24"/>
          <w:szCs w:val="24"/>
        </w:rPr>
        <w:t>Optimal holding and skip-stop/segment tactics for public-transport transfer synchronization</w:t>
      </w:r>
      <w:r w:rsidRPr="009A3634">
        <w:rPr>
          <w:rFonts w:ascii="Times New Roman" w:hAnsi="Times New Roman" w:cs="Times New Roman"/>
          <w:noProof/>
          <w:sz w:val="24"/>
          <w:szCs w:val="24"/>
        </w:rPr>
        <w:t>.</w:t>
      </w:r>
    </w:p>
    <w:p w14:paraId="182851F0"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w:t>
      </w:r>
      <w:r w:rsidRPr="009A3634">
        <w:rPr>
          <w:rFonts w:ascii="Times New Roman" w:hAnsi="Times New Roman" w:cs="Times New Roman"/>
          <w:noProof/>
          <w:sz w:val="24"/>
          <w:szCs w:val="24"/>
        </w:rPr>
        <w:t>, 391–401.</w:t>
      </w:r>
    </w:p>
    <w:p w14:paraId="5DDC1A0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Planning, C. T., &amp; Transportation, U. S. D. of. (1997). </w:t>
      </w:r>
      <w:r w:rsidRPr="009A3634">
        <w:rPr>
          <w:rFonts w:ascii="Times New Roman" w:hAnsi="Times New Roman" w:cs="Times New Roman"/>
          <w:i/>
          <w:iCs/>
          <w:noProof/>
          <w:sz w:val="24"/>
          <w:szCs w:val="24"/>
        </w:rPr>
        <w:t>Transfer penalties in urban mode choice modeling</w:t>
      </w:r>
      <w:r w:rsidRPr="009A3634">
        <w:rPr>
          <w:rFonts w:ascii="Times New Roman" w:hAnsi="Times New Roman" w:cs="Times New Roman"/>
          <w:noProof/>
          <w:sz w:val="24"/>
          <w:szCs w:val="24"/>
        </w:rPr>
        <w:t>. US Dept. of Transportation.</w:t>
      </w:r>
    </w:p>
    <w:p w14:paraId="5FE0A24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Ren, F., &amp; Yao, L. (2007). Evaluation of passenger transfer efficiency of an urban public transportation terminal. In </w:t>
      </w:r>
      <w:r w:rsidRPr="009A3634">
        <w:rPr>
          <w:rFonts w:ascii="Times New Roman" w:hAnsi="Times New Roman" w:cs="Times New Roman"/>
          <w:i/>
          <w:iCs/>
          <w:noProof/>
          <w:sz w:val="24"/>
          <w:szCs w:val="24"/>
        </w:rPr>
        <w:t>IEEE Conference on Intelligent Transportation Systems, Proceedings, ITSC</w:t>
      </w:r>
      <w:r w:rsidRPr="009A3634">
        <w:rPr>
          <w:rFonts w:ascii="Times New Roman" w:hAnsi="Times New Roman" w:cs="Times New Roman"/>
          <w:noProof/>
          <w:sz w:val="24"/>
          <w:szCs w:val="24"/>
        </w:rPr>
        <w:t xml:space="preserve"> (pp. 436–441). IEEE. https://doi.org/10.1109/ITSC.2007.4357762</w:t>
      </w:r>
    </w:p>
    <w:p w14:paraId="47BEDF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9A3634">
        <w:rPr>
          <w:rFonts w:ascii="Times New Roman" w:hAnsi="Times New Roman" w:cs="Times New Roman"/>
          <w:i/>
          <w:iCs/>
          <w:noProof/>
          <w:sz w:val="24"/>
          <w:szCs w:val="24"/>
        </w:rPr>
        <w:t>Journal of Urban Planning and Development</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36</w:t>
      </w:r>
      <w:r w:rsidRPr="009A3634">
        <w:rPr>
          <w:rFonts w:ascii="Times New Roman" w:hAnsi="Times New Roman" w:cs="Times New Roman"/>
          <w:noProof/>
          <w:sz w:val="24"/>
          <w:szCs w:val="24"/>
        </w:rPr>
        <w:t>(4), 314–319. https://doi.org/10.1061/(ASCE)UP.1943-5444.0000028</w:t>
      </w:r>
    </w:p>
    <w:p w14:paraId="009E886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5CE3F2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Walker, J. (2012). </w:t>
      </w:r>
      <w:r w:rsidRPr="009A3634">
        <w:rPr>
          <w:rFonts w:ascii="Times New Roman" w:hAnsi="Times New Roman" w:cs="Times New Roman"/>
          <w:i/>
          <w:iCs/>
          <w:noProof/>
          <w:sz w:val="24"/>
          <w:szCs w:val="24"/>
        </w:rPr>
        <w:t>Human transit: How clearer thinking about public transit can enrich our communities and our lives</w:t>
      </w:r>
      <w:r w:rsidRPr="009A3634">
        <w:rPr>
          <w:rFonts w:ascii="Times New Roman" w:hAnsi="Times New Roman" w:cs="Times New Roman"/>
          <w:noProof/>
          <w:sz w:val="24"/>
          <w:szCs w:val="24"/>
        </w:rPr>
        <w:t>. Island Press.</w:t>
      </w:r>
    </w:p>
    <w:p w14:paraId="2FD31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Wardman, M. (1998). A review of British evidence on the valuations of time and service quality.</w:t>
      </w:r>
    </w:p>
    <w:p w14:paraId="4F758841"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rPr>
      </w:pPr>
      <w:r w:rsidRPr="009A3634">
        <w:rPr>
          <w:rFonts w:ascii="Times New Roman" w:hAnsi="Times New Roman" w:cs="Times New Roman"/>
          <w:noProof/>
          <w:sz w:val="24"/>
          <w:szCs w:val="24"/>
        </w:rPr>
        <w:t xml:space="preserve">Wardman, M., Hine, J., &amp; Stradling, S. (2001). Interchange and Travel Choice Volume 2. </w:t>
      </w:r>
      <w:r w:rsidRPr="009A3634">
        <w:rPr>
          <w:rFonts w:ascii="Times New Roman" w:hAnsi="Times New Roman" w:cs="Times New Roman"/>
          <w:i/>
          <w:iCs/>
          <w:noProof/>
          <w:sz w:val="24"/>
          <w:szCs w:val="24"/>
        </w:rPr>
        <w:t>Scottish Executive Central Research Unit</w:t>
      </w:r>
      <w:r w:rsidRPr="009A3634">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19-09-16T17:09:00Z" w:initials="LL">
    <w:p w14:paraId="5786864B" w14:textId="77777777" w:rsidR="000829EC" w:rsidRDefault="000829EC"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0829EC" w:rsidRDefault="000829EC" w:rsidP="001A19D6">
      <w:pPr>
        <w:pStyle w:val="CommentText"/>
      </w:pPr>
    </w:p>
    <w:p w14:paraId="653D4748" w14:textId="77777777" w:rsidR="000829EC" w:rsidRDefault="000829EC"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0829EC" w:rsidRDefault="000829EC" w:rsidP="001A19D6">
      <w:pPr>
        <w:pStyle w:val="CommentText"/>
      </w:pPr>
    </w:p>
    <w:p w14:paraId="005376B5" w14:textId="595E0AE8" w:rsidR="000829EC" w:rsidRDefault="000829EC"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proofErr w:type="gramStart"/>
      <w:r>
        <w:t>”.</w:t>
      </w:r>
      <w:proofErr w:type="gramEnd"/>
      <w:r>
        <w:t xml:space="preserve"> The commented sentence is “</w:t>
      </w:r>
      <w:proofErr w:type="spellStart"/>
      <w:r w:rsidRPr="001A19D6">
        <w:rPr>
          <w:u w:val="single"/>
        </w:rPr>
        <w:t>Brakewood</w:t>
      </w:r>
      <w:proofErr w:type="spellEnd"/>
      <w:r w:rsidRPr="001A19D6">
        <w:rPr>
          <w:u w:val="single"/>
        </w:rPr>
        <w:t xml:space="preserve">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0829EC" w:rsidRDefault="000829EC" w:rsidP="001A19D6">
      <w:pPr>
        <w:pStyle w:val="CommentText"/>
      </w:pPr>
    </w:p>
    <w:p w14:paraId="79699326" w14:textId="4B1B4E0A" w:rsidR="000829EC" w:rsidRDefault="000829EC" w:rsidP="001A19D6">
      <w:pPr>
        <w:pStyle w:val="CommentText"/>
      </w:pPr>
      <w:r>
        <w:t>Are “find/found”, “investigate/investigated”, and other “action” verb also included in this genre?</w:t>
      </w:r>
    </w:p>
    <w:p w14:paraId="28EBBC45" w14:textId="76A268BF" w:rsidR="000829EC" w:rsidRDefault="000829EC">
      <w:pPr>
        <w:pStyle w:val="CommentText"/>
      </w:pPr>
    </w:p>
    <w:p w14:paraId="4F9964BE" w14:textId="718DBD1B" w:rsidR="000829EC" w:rsidRDefault="000829EC">
      <w:pPr>
        <w:pStyle w:val="CommentText"/>
      </w:pPr>
      <w:r>
        <w:t xml:space="preserve">One of my source: </w:t>
      </w:r>
      <w:hyperlink r:id="rId1" w:history="1">
        <w:r>
          <w:rPr>
            <w:rStyle w:val="Hyperlink"/>
          </w:rPr>
          <w:t>https://www.theclassroom.com/apa-style-recommend-using-present-tense-2072.html</w:t>
        </w:r>
      </w:hyperlink>
    </w:p>
    <w:p w14:paraId="659CAF17" w14:textId="46F5EFFA" w:rsidR="000829EC" w:rsidRDefault="000829EC">
      <w:pPr>
        <w:pStyle w:val="CommentText"/>
      </w:pPr>
    </w:p>
    <w:p w14:paraId="640435DD" w14:textId="77777777" w:rsidR="000829EC" w:rsidRDefault="000829EC">
      <w:pPr>
        <w:pStyle w:val="CommentText"/>
      </w:pPr>
    </w:p>
  </w:comment>
  <w:comment w:id="1" w:author="Liu, Luyu" w:date="2019-09-16T17:48:00Z" w:initials="LL">
    <w:p w14:paraId="10935CA5" w14:textId="3E5334EE" w:rsidR="000829EC" w:rsidRDefault="000829EC">
      <w:pPr>
        <w:pStyle w:val="CommentText"/>
      </w:pPr>
      <w:r>
        <w:rPr>
          <w:rStyle w:val="CommentReference"/>
        </w:rPr>
        <w:annotationRef/>
      </w:r>
      <w:r>
        <w:t>Again, you can see I am being inconsistent with myself. I changed the present to past tense.</w:t>
      </w:r>
    </w:p>
  </w:comment>
  <w:comment w:id="6" w:author="Luyu Liu" w:date="2019-09-14T15:13:00Z" w:initials="LL">
    <w:p w14:paraId="38D43401" w14:textId="0FD9D31A" w:rsidR="000829EC" w:rsidRDefault="000829EC">
      <w:pPr>
        <w:pStyle w:val="CommentText"/>
      </w:pPr>
      <w:r>
        <w:rPr>
          <w:rStyle w:val="CommentReference"/>
        </w:rPr>
        <w:annotationRef/>
      </w:r>
      <w:r>
        <w:t>This one is extra good. I think I will keep it.</w:t>
      </w:r>
    </w:p>
  </w:comment>
  <w:comment w:id="7" w:author="Luyu Liu" w:date="2019-09-14T15:17:00Z" w:initials="LL">
    <w:p w14:paraId="7A2479EF" w14:textId="3006875C" w:rsidR="000829EC" w:rsidRDefault="000829EC">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0435DD" w15:done="0"/>
  <w15:commentEx w15:paraId="10935CA5"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CFFD5B" w14:textId="77777777" w:rsidR="00AB36DC" w:rsidRDefault="00AB36DC" w:rsidP="00491109">
      <w:pPr>
        <w:spacing w:after="0" w:line="240" w:lineRule="auto"/>
      </w:pPr>
      <w:r>
        <w:separator/>
      </w:r>
    </w:p>
  </w:endnote>
  <w:endnote w:type="continuationSeparator" w:id="0">
    <w:p w14:paraId="14C35775" w14:textId="77777777" w:rsidR="00AB36DC" w:rsidRDefault="00AB36DC"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C162A6" w14:textId="77777777" w:rsidR="00AB36DC" w:rsidRDefault="00AB36DC" w:rsidP="00491109">
      <w:pPr>
        <w:spacing w:after="0" w:line="240" w:lineRule="auto"/>
      </w:pPr>
      <w:r>
        <w:separator/>
      </w:r>
    </w:p>
  </w:footnote>
  <w:footnote w:type="continuationSeparator" w:id="0">
    <w:p w14:paraId="281F63C2" w14:textId="77777777" w:rsidR="00AB36DC" w:rsidRDefault="00AB36DC" w:rsidP="00491109">
      <w:pPr>
        <w:spacing w:after="0" w:line="240" w:lineRule="auto"/>
      </w:pPr>
      <w:r>
        <w:continuationSeparator/>
      </w:r>
    </w:p>
  </w:footnote>
  <w:footnote w:id="1">
    <w:p w14:paraId="221015B9" w14:textId="77777777" w:rsidR="000829EC" w:rsidRDefault="000829EC"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0829EC" w:rsidRDefault="000829EC"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6F6"/>
    <w:rsid w:val="00007D0A"/>
    <w:rsid w:val="0001285C"/>
    <w:rsid w:val="00012CCF"/>
    <w:rsid w:val="000160C9"/>
    <w:rsid w:val="000173B4"/>
    <w:rsid w:val="00020E6E"/>
    <w:rsid w:val="00020EE8"/>
    <w:rsid w:val="00025604"/>
    <w:rsid w:val="00027383"/>
    <w:rsid w:val="000314CB"/>
    <w:rsid w:val="0003684A"/>
    <w:rsid w:val="000432D6"/>
    <w:rsid w:val="00044234"/>
    <w:rsid w:val="00044528"/>
    <w:rsid w:val="00051663"/>
    <w:rsid w:val="00054CF9"/>
    <w:rsid w:val="0005679C"/>
    <w:rsid w:val="00060006"/>
    <w:rsid w:val="00060139"/>
    <w:rsid w:val="000829EC"/>
    <w:rsid w:val="00083253"/>
    <w:rsid w:val="00090499"/>
    <w:rsid w:val="0009498F"/>
    <w:rsid w:val="000A1251"/>
    <w:rsid w:val="000A3416"/>
    <w:rsid w:val="000A7901"/>
    <w:rsid w:val="000B4311"/>
    <w:rsid w:val="000B5297"/>
    <w:rsid w:val="000D1429"/>
    <w:rsid w:val="000E31F0"/>
    <w:rsid w:val="000F2F58"/>
    <w:rsid w:val="000F6EE0"/>
    <w:rsid w:val="000F75F6"/>
    <w:rsid w:val="00102C46"/>
    <w:rsid w:val="00106441"/>
    <w:rsid w:val="00110835"/>
    <w:rsid w:val="00122804"/>
    <w:rsid w:val="00137203"/>
    <w:rsid w:val="001402EB"/>
    <w:rsid w:val="00140349"/>
    <w:rsid w:val="0014344D"/>
    <w:rsid w:val="001460DE"/>
    <w:rsid w:val="00147139"/>
    <w:rsid w:val="00147B9C"/>
    <w:rsid w:val="0016016F"/>
    <w:rsid w:val="00162E19"/>
    <w:rsid w:val="00165261"/>
    <w:rsid w:val="00171F17"/>
    <w:rsid w:val="00177107"/>
    <w:rsid w:val="00180A03"/>
    <w:rsid w:val="00191015"/>
    <w:rsid w:val="0019318E"/>
    <w:rsid w:val="001A19D6"/>
    <w:rsid w:val="001B7FD9"/>
    <w:rsid w:val="001C3C4B"/>
    <w:rsid w:val="001C3E5F"/>
    <w:rsid w:val="001C5D7C"/>
    <w:rsid w:val="001C7402"/>
    <w:rsid w:val="001D50EA"/>
    <w:rsid w:val="001D6B08"/>
    <w:rsid w:val="001E2934"/>
    <w:rsid w:val="001F369C"/>
    <w:rsid w:val="00201149"/>
    <w:rsid w:val="00210A6D"/>
    <w:rsid w:val="00212DF1"/>
    <w:rsid w:val="00213852"/>
    <w:rsid w:val="002206A3"/>
    <w:rsid w:val="002227E9"/>
    <w:rsid w:val="00226FEF"/>
    <w:rsid w:val="00227FAE"/>
    <w:rsid w:val="00231898"/>
    <w:rsid w:val="00243B34"/>
    <w:rsid w:val="00244F2B"/>
    <w:rsid w:val="00247565"/>
    <w:rsid w:val="00252F70"/>
    <w:rsid w:val="00255D0B"/>
    <w:rsid w:val="002637A9"/>
    <w:rsid w:val="00271F0F"/>
    <w:rsid w:val="0027552E"/>
    <w:rsid w:val="00285491"/>
    <w:rsid w:val="002862FA"/>
    <w:rsid w:val="00291A50"/>
    <w:rsid w:val="002A02F6"/>
    <w:rsid w:val="002A1333"/>
    <w:rsid w:val="002A2652"/>
    <w:rsid w:val="002A288D"/>
    <w:rsid w:val="002A3B4D"/>
    <w:rsid w:val="002A3C21"/>
    <w:rsid w:val="002A437F"/>
    <w:rsid w:val="002B2F62"/>
    <w:rsid w:val="002B6676"/>
    <w:rsid w:val="002C4120"/>
    <w:rsid w:val="002C6465"/>
    <w:rsid w:val="002D0271"/>
    <w:rsid w:val="002D3620"/>
    <w:rsid w:val="002D650B"/>
    <w:rsid w:val="002D6A14"/>
    <w:rsid w:val="002E2EEE"/>
    <w:rsid w:val="002F0890"/>
    <w:rsid w:val="002F2237"/>
    <w:rsid w:val="002F5E04"/>
    <w:rsid w:val="002F6FC7"/>
    <w:rsid w:val="002F7194"/>
    <w:rsid w:val="00306A7A"/>
    <w:rsid w:val="003155D2"/>
    <w:rsid w:val="00315813"/>
    <w:rsid w:val="00320E90"/>
    <w:rsid w:val="00326289"/>
    <w:rsid w:val="00327ACC"/>
    <w:rsid w:val="003477BB"/>
    <w:rsid w:val="00350DD2"/>
    <w:rsid w:val="00352D33"/>
    <w:rsid w:val="00353D07"/>
    <w:rsid w:val="00357E31"/>
    <w:rsid w:val="0036174A"/>
    <w:rsid w:val="00361813"/>
    <w:rsid w:val="00366CAB"/>
    <w:rsid w:val="003706EE"/>
    <w:rsid w:val="00372DF8"/>
    <w:rsid w:val="0037699F"/>
    <w:rsid w:val="003816A2"/>
    <w:rsid w:val="00382312"/>
    <w:rsid w:val="00391233"/>
    <w:rsid w:val="00391E36"/>
    <w:rsid w:val="00391F8C"/>
    <w:rsid w:val="00393809"/>
    <w:rsid w:val="003A25E3"/>
    <w:rsid w:val="003A31FB"/>
    <w:rsid w:val="003A33CD"/>
    <w:rsid w:val="003A4266"/>
    <w:rsid w:val="003B0CDB"/>
    <w:rsid w:val="003C700A"/>
    <w:rsid w:val="003D2880"/>
    <w:rsid w:val="003D536A"/>
    <w:rsid w:val="003D68E2"/>
    <w:rsid w:val="003E4675"/>
    <w:rsid w:val="003E69FA"/>
    <w:rsid w:val="003F507F"/>
    <w:rsid w:val="003F5491"/>
    <w:rsid w:val="003F636D"/>
    <w:rsid w:val="003F7E66"/>
    <w:rsid w:val="00416912"/>
    <w:rsid w:val="00430E2C"/>
    <w:rsid w:val="00431424"/>
    <w:rsid w:val="00432862"/>
    <w:rsid w:val="004336CD"/>
    <w:rsid w:val="0044586E"/>
    <w:rsid w:val="004521CF"/>
    <w:rsid w:val="00452363"/>
    <w:rsid w:val="0045276C"/>
    <w:rsid w:val="0046248B"/>
    <w:rsid w:val="004652DA"/>
    <w:rsid w:val="00472A88"/>
    <w:rsid w:val="00473EB9"/>
    <w:rsid w:val="00477FBA"/>
    <w:rsid w:val="00480DB5"/>
    <w:rsid w:val="0048485F"/>
    <w:rsid w:val="00491109"/>
    <w:rsid w:val="00497227"/>
    <w:rsid w:val="004A6BDB"/>
    <w:rsid w:val="004B128D"/>
    <w:rsid w:val="004B5818"/>
    <w:rsid w:val="004B5947"/>
    <w:rsid w:val="004C0F86"/>
    <w:rsid w:val="004C3C43"/>
    <w:rsid w:val="004C5541"/>
    <w:rsid w:val="004C6E4E"/>
    <w:rsid w:val="004C7134"/>
    <w:rsid w:val="004D436F"/>
    <w:rsid w:val="004E1BBB"/>
    <w:rsid w:val="004E216B"/>
    <w:rsid w:val="004E29CA"/>
    <w:rsid w:val="004E5439"/>
    <w:rsid w:val="004F597B"/>
    <w:rsid w:val="004F7277"/>
    <w:rsid w:val="005001C6"/>
    <w:rsid w:val="0050213F"/>
    <w:rsid w:val="005060E0"/>
    <w:rsid w:val="005065B2"/>
    <w:rsid w:val="00511CC7"/>
    <w:rsid w:val="00513250"/>
    <w:rsid w:val="0051744E"/>
    <w:rsid w:val="00537810"/>
    <w:rsid w:val="00542F21"/>
    <w:rsid w:val="00544F9C"/>
    <w:rsid w:val="00547D24"/>
    <w:rsid w:val="00551745"/>
    <w:rsid w:val="005566A1"/>
    <w:rsid w:val="005612B6"/>
    <w:rsid w:val="00573633"/>
    <w:rsid w:val="00576480"/>
    <w:rsid w:val="005904FB"/>
    <w:rsid w:val="00591EC6"/>
    <w:rsid w:val="00596D0C"/>
    <w:rsid w:val="005A008E"/>
    <w:rsid w:val="005A3D83"/>
    <w:rsid w:val="005B44A0"/>
    <w:rsid w:val="005B5EC7"/>
    <w:rsid w:val="005C247B"/>
    <w:rsid w:val="005D5F09"/>
    <w:rsid w:val="005D716C"/>
    <w:rsid w:val="005E2458"/>
    <w:rsid w:val="005E4C90"/>
    <w:rsid w:val="005E55E3"/>
    <w:rsid w:val="005E6E46"/>
    <w:rsid w:val="006029F5"/>
    <w:rsid w:val="006058CF"/>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72AAC"/>
    <w:rsid w:val="0069432C"/>
    <w:rsid w:val="00695342"/>
    <w:rsid w:val="006A47F4"/>
    <w:rsid w:val="006A5BD9"/>
    <w:rsid w:val="006B6338"/>
    <w:rsid w:val="006B7A0F"/>
    <w:rsid w:val="006E55F8"/>
    <w:rsid w:val="006F4087"/>
    <w:rsid w:val="007009F8"/>
    <w:rsid w:val="0070254D"/>
    <w:rsid w:val="00713465"/>
    <w:rsid w:val="00713AF0"/>
    <w:rsid w:val="00722546"/>
    <w:rsid w:val="00725C1C"/>
    <w:rsid w:val="007418B7"/>
    <w:rsid w:val="007450D9"/>
    <w:rsid w:val="00760E1D"/>
    <w:rsid w:val="00762DC7"/>
    <w:rsid w:val="007712B2"/>
    <w:rsid w:val="007717B7"/>
    <w:rsid w:val="007847AC"/>
    <w:rsid w:val="00785A85"/>
    <w:rsid w:val="00792827"/>
    <w:rsid w:val="007929D8"/>
    <w:rsid w:val="00796403"/>
    <w:rsid w:val="007972AF"/>
    <w:rsid w:val="007A17F0"/>
    <w:rsid w:val="007A5860"/>
    <w:rsid w:val="007B000E"/>
    <w:rsid w:val="007B10B4"/>
    <w:rsid w:val="007B4F28"/>
    <w:rsid w:val="007C5F03"/>
    <w:rsid w:val="007E1486"/>
    <w:rsid w:val="007E5689"/>
    <w:rsid w:val="007F3CD5"/>
    <w:rsid w:val="007F5341"/>
    <w:rsid w:val="007F7D33"/>
    <w:rsid w:val="00810943"/>
    <w:rsid w:val="008144BF"/>
    <w:rsid w:val="008174DB"/>
    <w:rsid w:val="00825B5C"/>
    <w:rsid w:val="008345E7"/>
    <w:rsid w:val="00835A97"/>
    <w:rsid w:val="00841013"/>
    <w:rsid w:val="00844950"/>
    <w:rsid w:val="008570B5"/>
    <w:rsid w:val="00862190"/>
    <w:rsid w:val="00866338"/>
    <w:rsid w:val="008A16AD"/>
    <w:rsid w:val="008A1962"/>
    <w:rsid w:val="008A27CA"/>
    <w:rsid w:val="008A2D27"/>
    <w:rsid w:val="008A2E78"/>
    <w:rsid w:val="008A59A6"/>
    <w:rsid w:val="008B1438"/>
    <w:rsid w:val="008B22CD"/>
    <w:rsid w:val="008B26B5"/>
    <w:rsid w:val="008B30F1"/>
    <w:rsid w:val="008B51A6"/>
    <w:rsid w:val="008B54C9"/>
    <w:rsid w:val="008B66BC"/>
    <w:rsid w:val="008C2341"/>
    <w:rsid w:val="008C4628"/>
    <w:rsid w:val="008D03CD"/>
    <w:rsid w:val="008D257F"/>
    <w:rsid w:val="008D27A4"/>
    <w:rsid w:val="008F796D"/>
    <w:rsid w:val="00901341"/>
    <w:rsid w:val="0090604C"/>
    <w:rsid w:val="00907E90"/>
    <w:rsid w:val="0093017D"/>
    <w:rsid w:val="009316ED"/>
    <w:rsid w:val="0093588A"/>
    <w:rsid w:val="0094217E"/>
    <w:rsid w:val="00944153"/>
    <w:rsid w:val="00955A21"/>
    <w:rsid w:val="009568F2"/>
    <w:rsid w:val="009578C7"/>
    <w:rsid w:val="009637FE"/>
    <w:rsid w:val="0096524C"/>
    <w:rsid w:val="00967995"/>
    <w:rsid w:val="009703A5"/>
    <w:rsid w:val="009A3634"/>
    <w:rsid w:val="009A4F28"/>
    <w:rsid w:val="009A5FBF"/>
    <w:rsid w:val="009C05A6"/>
    <w:rsid w:val="009C26A6"/>
    <w:rsid w:val="009C4200"/>
    <w:rsid w:val="009D104A"/>
    <w:rsid w:val="009D2E59"/>
    <w:rsid w:val="009D5AFF"/>
    <w:rsid w:val="009D6E9B"/>
    <w:rsid w:val="009D718A"/>
    <w:rsid w:val="009E0D57"/>
    <w:rsid w:val="009E1647"/>
    <w:rsid w:val="009E2C4A"/>
    <w:rsid w:val="009E2D3B"/>
    <w:rsid w:val="009F3635"/>
    <w:rsid w:val="009F461C"/>
    <w:rsid w:val="00A02956"/>
    <w:rsid w:val="00A07C9B"/>
    <w:rsid w:val="00A1480C"/>
    <w:rsid w:val="00A15661"/>
    <w:rsid w:val="00A250CA"/>
    <w:rsid w:val="00A27817"/>
    <w:rsid w:val="00A320E2"/>
    <w:rsid w:val="00A41306"/>
    <w:rsid w:val="00A44D75"/>
    <w:rsid w:val="00A44DB0"/>
    <w:rsid w:val="00A45F7A"/>
    <w:rsid w:val="00A472A2"/>
    <w:rsid w:val="00A52740"/>
    <w:rsid w:val="00A563CC"/>
    <w:rsid w:val="00A65C22"/>
    <w:rsid w:val="00A70BE7"/>
    <w:rsid w:val="00A81AC1"/>
    <w:rsid w:val="00A84EB0"/>
    <w:rsid w:val="00A856E7"/>
    <w:rsid w:val="00A87E72"/>
    <w:rsid w:val="00A93D64"/>
    <w:rsid w:val="00AA1116"/>
    <w:rsid w:val="00AA2B22"/>
    <w:rsid w:val="00AA6E76"/>
    <w:rsid w:val="00AB06B7"/>
    <w:rsid w:val="00AB36DC"/>
    <w:rsid w:val="00AB3E44"/>
    <w:rsid w:val="00AC1265"/>
    <w:rsid w:val="00AC57AE"/>
    <w:rsid w:val="00AC5CC1"/>
    <w:rsid w:val="00AD4EC7"/>
    <w:rsid w:val="00AD59F3"/>
    <w:rsid w:val="00AD66C6"/>
    <w:rsid w:val="00AE271D"/>
    <w:rsid w:val="00AE6DCC"/>
    <w:rsid w:val="00AF1CCE"/>
    <w:rsid w:val="00AF2754"/>
    <w:rsid w:val="00B01FE7"/>
    <w:rsid w:val="00B05DA5"/>
    <w:rsid w:val="00B10836"/>
    <w:rsid w:val="00B1197D"/>
    <w:rsid w:val="00B132C5"/>
    <w:rsid w:val="00B169B7"/>
    <w:rsid w:val="00B2329C"/>
    <w:rsid w:val="00B257BE"/>
    <w:rsid w:val="00B427F1"/>
    <w:rsid w:val="00B53162"/>
    <w:rsid w:val="00B53413"/>
    <w:rsid w:val="00B60398"/>
    <w:rsid w:val="00B66BD0"/>
    <w:rsid w:val="00B74C48"/>
    <w:rsid w:val="00B86D99"/>
    <w:rsid w:val="00B91863"/>
    <w:rsid w:val="00B95DD2"/>
    <w:rsid w:val="00BA1744"/>
    <w:rsid w:val="00BA7F8C"/>
    <w:rsid w:val="00BB19B6"/>
    <w:rsid w:val="00BB22E1"/>
    <w:rsid w:val="00BB32B0"/>
    <w:rsid w:val="00BC07B9"/>
    <w:rsid w:val="00BC0D9A"/>
    <w:rsid w:val="00BC649E"/>
    <w:rsid w:val="00BD5C25"/>
    <w:rsid w:val="00BD79A8"/>
    <w:rsid w:val="00BE0CF2"/>
    <w:rsid w:val="00BE2D3F"/>
    <w:rsid w:val="00BE3230"/>
    <w:rsid w:val="00BE48BA"/>
    <w:rsid w:val="00BE708E"/>
    <w:rsid w:val="00BF3154"/>
    <w:rsid w:val="00C04ADB"/>
    <w:rsid w:val="00C073AB"/>
    <w:rsid w:val="00C130B1"/>
    <w:rsid w:val="00C13946"/>
    <w:rsid w:val="00C17E21"/>
    <w:rsid w:val="00C2365A"/>
    <w:rsid w:val="00C3043C"/>
    <w:rsid w:val="00C344B6"/>
    <w:rsid w:val="00C34D92"/>
    <w:rsid w:val="00C41A20"/>
    <w:rsid w:val="00C43F58"/>
    <w:rsid w:val="00C442D5"/>
    <w:rsid w:val="00C44A32"/>
    <w:rsid w:val="00C45CD0"/>
    <w:rsid w:val="00C50311"/>
    <w:rsid w:val="00C5103D"/>
    <w:rsid w:val="00C533F3"/>
    <w:rsid w:val="00C53F98"/>
    <w:rsid w:val="00C611DB"/>
    <w:rsid w:val="00C6452A"/>
    <w:rsid w:val="00C71854"/>
    <w:rsid w:val="00C72906"/>
    <w:rsid w:val="00C77847"/>
    <w:rsid w:val="00C8090A"/>
    <w:rsid w:val="00C80DB3"/>
    <w:rsid w:val="00C91A63"/>
    <w:rsid w:val="00C9225F"/>
    <w:rsid w:val="00C96D68"/>
    <w:rsid w:val="00CA1941"/>
    <w:rsid w:val="00CA7A07"/>
    <w:rsid w:val="00CB0BBA"/>
    <w:rsid w:val="00CB5BB1"/>
    <w:rsid w:val="00CC4CB4"/>
    <w:rsid w:val="00CC6315"/>
    <w:rsid w:val="00CC63AF"/>
    <w:rsid w:val="00CC63C1"/>
    <w:rsid w:val="00CD0A08"/>
    <w:rsid w:val="00CD172D"/>
    <w:rsid w:val="00CE1D23"/>
    <w:rsid w:val="00CE4ABD"/>
    <w:rsid w:val="00CF0043"/>
    <w:rsid w:val="00CF2F0F"/>
    <w:rsid w:val="00D0093D"/>
    <w:rsid w:val="00D0135A"/>
    <w:rsid w:val="00D0472F"/>
    <w:rsid w:val="00D07DA3"/>
    <w:rsid w:val="00D13DF5"/>
    <w:rsid w:val="00D14C3D"/>
    <w:rsid w:val="00D22F0D"/>
    <w:rsid w:val="00D261DA"/>
    <w:rsid w:val="00D30E67"/>
    <w:rsid w:val="00D44295"/>
    <w:rsid w:val="00D44B0A"/>
    <w:rsid w:val="00D46DC2"/>
    <w:rsid w:val="00D5271F"/>
    <w:rsid w:val="00D53349"/>
    <w:rsid w:val="00D574E9"/>
    <w:rsid w:val="00D601B9"/>
    <w:rsid w:val="00D645BB"/>
    <w:rsid w:val="00D7087B"/>
    <w:rsid w:val="00D736FF"/>
    <w:rsid w:val="00D84C7E"/>
    <w:rsid w:val="00D865EB"/>
    <w:rsid w:val="00D86B9D"/>
    <w:rsid w:val="00DA022C"/>
    <w:rsid w:val="00DA3081"/>
    <w:rsid w:val="00DA7E3E"/>
    <w:rsid w:val="00DA7F9A"/>
    <w:rsid w:val="00DB162D"/>
    <w:rsid w:val="00DB56FB"/>
    <w:rsid w:val="00DC5A96"/>
    <w:rsid w:val="00DC63E1"/>
    <w:rsid w:val="00DC7754"/>
    <w:rsid w:val="00DD750E"/>
    <w:rsid w:val="00DE630A"/>
    <w:rsid w:val="00DE6C80"/>
    <w:rsid w:val="00DE7BF3"/>
    <w:rsid w:val="00DF188E"/>
    <w:rsid w:val="00DF222A"/>
    <w:rsid w:val="00DF5E3D"/>
    <w:rsid w:val="00E02949"/>
    <w:rsid w:val="00E07817"/>
    <w:rsid w:val="00E15D87"/>
    <w:rsid w:val="00E22DA2"/>
    <w:rsid w:val="00E23B3D"/>
    <w:rsid w:val="00E27A4C"/>
    <w:rsid w:val="00E30BF7"/>
    <w:rsid w:val="00E402D3"/>
    <w:rsid w:val="00E419B3"/>
    <w:rsid w:val="00E47677"/>
    <w:rsid w:val="00E61140"/>
    <w:rsid w:val="00E66DC6"/>
    <w:rsid w:val="00E728CC"/>
    <w:rsid w:val="00E735FF"/>
    <w:rsid w:val="00E73B7E"/>
    <w:rsid w:val="00E73CE1"/>
    <w:rsid w:val="00E8237A"/>
    <w:rsid w:val="00E82E20"/>
    <w:rsid w:val="00E9570C"/>
    <w:rsid w:val="00EA6DE5"/>
    <w:rsid w:val="00EB3462"/>
    <w:rsid w:val="00EB36E9"/>
    <w:rsid w:val="00EB5A7E"/>
    <w:rsid w:val="00EC1384"/>
    <w:rsid w:val="00EC6FFD"/>
    <w:rsid w:val="00ED0F49"/>
    <w:rsid w:val="00EE312A"/>
    <w:rsid w:val="00EE48E5"/>
    <w:rsid w:val="00EF3679"/>
    <w:rsid w:val="00F00249"/>
    <w:rsid w:val="00F145D6"/>
    <w:rsid w:val="00F15D4C"/>
    <w:rsid w:val="00F17C4A"/>
    <w:rsid w:val="00F2122B"/>
    <w:rsid w:val="00F24C26"/>
    <w:rsid w:val="00F32C97"/>
    <w:rsid w:val="00F37AE6"/>
    <w:rsid w:val="00F440AF"/>
    <w:rsid w:val="00F46FDC"/>
    <w:rsid w:val="00F510D6"/>
    <w:rsid w:val="00F5671C"/>
    <w:rsid w:val="00F63977"/>
    <w:rsid w:val="00F657CD"/>
    <w:rsid w:val="00F719D0"/>
    <w:rsid w:val="00F7253F"/>
    <w:rsid w:val="00F745EE"/>
    <w:rsid w:val="00F75DE6"/>
    <w:rsid w:val="00F76B38"/>
    <w:rsid w:val="00F851B8"/>
    <w:rsid w:val="00FB6085"/>
    <w:rsid w:val="00FB680F"/>
    <w:rsid w:val="00FC0581"/>
    <w:rsid w:val="00FC445C"/>
    <w:rsid w:val="00FD368C"/>
    <w:rsid w:val="00FE182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chart" Target="charts/chart4.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9.png"/><Relationship Id="rId28" Type="http://schemas.microsoft.com/office/2016/09/relationships/commentsIds" Target="commentsIds.xml"/><Relationship Id="rId10" Type="http://schemas.openxmlformats.org/officeDocument/2006/relationships/image" Target="media/image1.png"/><Relationship Id="rId19" Type="http://schemas.openxmlformats.org/officeDocument/2006/relationships/chart" Target="charts/chart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Luyu\academic\GhostBus\doc\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ll_descriptive!$Q$1</c:f>
              <c:strCache>
                <c:ptCount val="1"/>
                <c:pt idx="0">
                  <c:v>validation_ratio</c:v>
                </c:pt>
              </c:strCache>
            </c:strRef>
          </c:tx>
          <c:spPr>
            <a:ln w="28575" cap="rnd">
              <a:solidFill>
                <a:schemeClr val="accent1"/>
              </a:solidFill>
              <a:round/>
            </a:ln>
            <a:effectLst/>
          </c:spPr>
          <c:marker>
            <c:symbol val="none"/>
          </c:marker>
          <c:cat>
            <c:numRef>
              <c:f>all_descriptive!$B$2:$B$365</c:f>
              <c:numCache>
                <c:formatCode>m/d/yyyy</c:formatCode>
                <c:ptCount val="364"/>
                <c:pt idx="0">
                  <c:v>43227</c:v>
                </c:pt>
                <c:pt idx="1">
                  <c:v>43228</c:v>
                </c:pt>
                <c:pt idx="2">
                  <c:v>43229</c:v>
                </c:pt>
                <c:pt idx="3">
                  <c:v>43230</c:v>
                </c:pt>
                <c:pt idx="4">
                  <c:v>43231</c:v>
                </c:pt>
                <c:pt idx="5">
                  <c:v>43232</c:v>
                </c:pt>
                <c:pt idx="6">
                  <c:v>43233</c:v>
                </c:pt>
                <c:pt idx="7">
                  <c:v>43234</c:v>
                </c:pt>
                <c:pt idx="8">
                  <c:v>43235</c:v>
                </c:pt>
                <c:pt idx="9">
                  <c:v>43236</c:v>
                </c:pt>
                <c:pt idx="10">
                  <c:v>43237</c:v>
                </c:pt>
                <c:pt idx="11">
                  <c:v>43238</c:v>
                </c:pt>
                <c:pt idx="12">
                  <c:v>43239</c:v>
                </c:pt>
                <c:pt idx="13">
                  <c:v>43240</c:v>
                </c:pt>
                <c:pt idx="14">
                  <c:v>43241</c:v>
                </c:pt>
                <c:pt idx="15">
                  <c:v>43242</c:v>
                </c:pt>
                <c:pt idx="16">
                  <c:v>43243</c:v>
                </c:pt>
                <c:pt idx="17">
                  <c:v>43244</c:v>
                </c:pt>
                <c:pt idx="18">
                  <c:v>43245</c:v>
                </c:pt>
                <c:pt idx="19">
                  <c:v>43246</c:v>
                </c:pt>
                <c:pt idx="20">
                  <c:v>43247</c:v>
                </c:pt>
                <c:pt idx="21">
                  <c:v>43248</c:v>
                </c:pt>
                <c:pt idx="22">
                  <c:v>43249</c:v>
                </c:pt>
                <c:pt idx="23">
                  <c:v>43250</c:v>
                </c:pt>
                <c:pt idx="24">
                  <c:v>43251</c:v>
                </c:pt>
                <c:pt idx="25">
                  <c:v>43252</c:v>
                </c:pt>
                <c:pt idx="26">
                  <c:v>43253</c:v>
                </c:pt>
                <c:pt idx="27">
                  <c:v>43254</c:v>
                </c:pt>
                <c:pt idx="28">
                  <c:v>43255</c:v>
                </c:pt>
                <c:pt idx="29">
                  <c:v>43256</c:v>
                </c:pt>
                <c:pt idx="30">
                  <c:v>43257</c:v>
                </c:pt>
                <c:pt idx="31">
                  <c:v>43258</c:v>
                </c:pt>
                <c:pt idx="32">
                  <c:v>43259</c:v>
                </c:pt>
                <c:pt idx="33">
                  <c:v>43260</c:v>
                </c:pt>
                <c:pt idx="34">
                  <c:v>43261</c:v>
                </c:pt>
                <c:pt idx="35">
                  <c:v>43262</c:v>
                </c:pt>
                <c:pt idx="36">
                  <c:v>43263</c:v>
                </c:pt>
                <c:pt idx="37">
                  <c:v>43264</c:v>
                </c:pt>
                <c:pt idx="38">
                  <c:v>43265</c:v>
                </c:pt>
                <c:pt idx="39">
                  <c:v>43266</c:v>
                </c:pt>
                <c:pt idx="40">
                  <c:v>43267</c:v>
                </c:pt>
                <c:pt idx="41">
                  <c:v>43268</c:v>
                </c:pt>
                <c:pt idx="42">
                  <c:v>43269</c:v>
                </c:pt>
                <c:pt idx="43">
                  <c:v>43270</c:v>
                </c:pt>
                <c:pt idx="44">
                  <c:v>43271</c:v>
                </c:pt>
                <c:pt idx="45">
                  <c:v>43272</c:v>
                </c:pt>
                <c:pt idx="46">
                  <c:v>43273</c:v>
                </c:pt>
                <c:pt idx="47">
                  <c:v>43274</c:v>
                </c:pt>
                <c:pt idx="48">
                  <c:v>43275</c:v>
                </c:pt>
                <c:pt idx="49">
                  <c:v>43276</c:v>
                </c:pt>
                <c:pt idx="50">
                  <c:v>43277</c:v>
                </c:pt>
                <c:pt idx="51">
                  <c:v>43278</c:v>
                </c:pt>
                <c:pt idx="52">
                  <c:v>43279</c:v>
                </c:pt>
                <c:pt idx="53">
                  <c:v>43280</c:v>
                </c:pt>
                <c:pt idx="54">
                  <c:v>43281</c:v>
                </c:pt>
                <c:pt idx="55">
                  <c:v>43282</c:v>
                </c:pt>
                <c:pt idx="56">
                  <c:v>43283</c:v>
                </c:pt>
                <c:pt idx="57">
                  <c:v>43284</c:v>
                </c:pt>
                <c:pt idx="58">
                  <c:v>43285</c:v>
                </c:pt>
                <c:pt idx="59">
                  <c:v>43286</c:v>
                </c:pt>
                <c:pt idx="60">
                  <c:v>43287</c:v>
                </c:pt>
                <c:pt idx="61">
                  <c:v>43288</c:v>
                </c:pt>
                <c:pt idx="62">
                  <c:v>43289</c:v>
                </c:pt>
                <c:pt idx="63">
                  <c:v>43290</c:v>
                </c:pt>
                <c:pt idx="64">
                  <c:v>43291</c:v>
                </c:pt>
                <c:pt idx="65">
                  <c:v>43292</c:v>
                </c:pt>
                <c:pt idx="66">
                  <c:v>43293</c:v>
                </c:pt>
                <c:pt idx="67">
                  <c:v>43294</c:v>
                </c:pt>
                <c:pt idx="68">
                  <c:v>43295</c:v>
                </c:pt>
                <c:pt idx="69">
                  <c:v>43296</c:v>
                </c:pt>
                <c:pt idx="70">
                  <c:v>43297</c:v>
                </c:pt>
                <c:pt idx="71">
                  <c:v>43298</c:v>
                </c:pt>
                <c:pt idx="72">
                  <c:v>43299</c:v>
                </c:pt>
                <c:pt idx="73">
                  <c:v>43300</c:v>
                </c:pt>
                <c:pt idx="74">
                  <c:v>43301</c:v>
                </c:pt>
                <c:pt idx="75">
                  <c:v>43302</c:v>
                </c:pt>
                <c:pt idx="76">
                  <c:v>43303</c:v>
                </c:pt>
                <c:pt idx="77">
                  <c:v>43304</c:v>
                </c:pt>
                <c:pt idx="78">
                  <c:v>43305</c:v>
                </c:pt>
                <c:pt idx="79">
                  <c:v>43306</c:v>
                </c:pt>
                <c:pt idx="80">
                  <c:v>43307</c:v>
                </c:pt>
                <c:pt idx="81">
                  <c:v>43308</c:v>
                </c:pt>
                <c:pt idx="82">
                  <c:v>43309</c:v>
                </c:pt>
                <c:pt idx="83">
                  <c:v>43310</c:v>
                </c:pt>
                <c:pt idx="84">
                  <c:v>43311</c:v>
                </c:pt>
                <c:pt idx="85">
                  <c:v>43312</c:v>
                </c:pt>
                <c:pt idx="86">
                  <c:v>43313</c:v>
                </c:pt>
                <c:pt idx="87">
                  <c:v>43314</c:v>
                </c:pt>
                <c:pt idx="88">
                  <c:v>43315</c:v>
                </c:pt>
                <c:pt idx="89">
                  <c:v>43316</c:v>
                </c:pt>
                <c:pt idx="90">
                  <c:v>43317</c:v>
                </c:pt>
                <c:pt idx="91">
                  <c:v>43318</c:v>
                </c:pt>
                <c:pt idx="92">
                  <c:v>43319</c:v>
                </c:pt>
                <c:pt idx="93">
                  <c:v>43320</c:v>
                </c:pt>
                <c:pt idx="94">
                  <c:v>43321</c:v>
                </c:pt>
                <c:pt idx="95">
                  <c:v>43322</c:v>
                </c:pt>
                <c:pt idx="96">
                  <c:v>43323</c:v>
                </c:pt>
                <c:pt idx="97">
                  <c:v>43324</c:v>
                </c:pt>
                <c:pt idx="98">
                  <c:v>43325</c:v>
                </c:pt>
                <c:pt idx="99">
                  <c:v>43326</c:v>
                </c:pt>
                <c:pt idx="100">
                  <c:v>43327</c:v>
                </c:pt>
                <c:pt idx="101">
                  <c:v>43328</c:v>
                </c:pt>
                <c:pt idx="102">
                  <c:v>43329</c:v>
                </c:pt>
                <c:pt idx="103">
                  <c:v>43330</c:v>
                </c:pt>
                <c:pt idx="104">
                  <c:v>43331</c:v>
                </c:pt>
                <c:pt idx="105">
                  <c:v>43332</c:v>
                </c:pt>
                <c:pt idx="106">
                  <c:v>43333</c:v>
                </c:pt>
                <c:pt idx="107">
                  <c:v>43334</c:v>
                </c:pt>
                <c:pt idx="108">
                  <c:v>43335</c:v>
                </c:pt>
                <c:pt idx="109">
                  <c:v>43336</c:v>
                </c:pt>
                <c:pt idx="110">
                  <c:v>43337</c:v>
                </c:pt>
                <c:pt idx="111">
                  <c:v>43338</c:v>
                </c:pt>
                <c:pt idx="112">
                  <c:v>43339</c:v>
                </c:pt>
                <c:pt idx="113">
                  <c:v>43340</c:v>
                </c:pt>
                <c:pt idx="114">
                  <c:v>43341</c:v>
                </c:pt>
                <c:pt idx="115">
                  <c:v>43342</c:v>
                </c:pt>
                <c:pt idx="116">
                  <c:v>43343</c:v>
                </c:pt>
                <c:pt idx="117">
                  <c:v>43344</c:v>
                </c:pt>
                <c:pt idx="118">
                  <c:v>43345</c:v>
                </c:pt>
                <c:pt idx="119">
                  <c:v>43346</c:v>
                </c:pt>
                <c:pt idx="120">
                  <c:v>43347</c:v>
                </c:pt>
                <c:pt idx="121">
                  <c:v>43348</c:v>
                </c:pt>
                <c:pt idx="122">
                  <c:v>43349</c:v>
                </c:pt>
                <c:pt idx="123">
                  <c:v>43350</c:v>
                </c:pt>
                <c:pt idx="124">
                  <c:v>43351</c:v>
                </c:pt>
                <c:pt idx="125">
                  <c:v>43352</c:v>
                </c:pt>
                <c:pt idx="126">
                  <c:v>43353</c:v>
                </c:pt>
                <c:pt idx="127">
                  <c:v>43354</c:v>
                </c:pt>
                <c:pt idx="128">
                  <c:v>43355</c:v>
                </c:pt>
                <c:pt idx="129">
                  <c:v>43356</c:v>
                </c:pt>
                <c:pt idx="130">
                  <c:v>43357</c:v>
                </c:pt>
                <c:pt idx="131">
                  <c:v>43358</c:v>
                </c:pt>
                <c:pt idx="132">
                  <c:v>43359</c:v>
                </c:pt>
                <c:pt idx="133">
                  <c:v>43360</c:v>
                </c:pt>
                <c:pt idx="134">
                  <c:v>43361</c:v>
                </c:pt>
                <c:pt idx="135">
                  <c:v>43362</c:v>
                </c:pt>
                <c:pt idx="136">
                  <c:v>43363</c:v>
                </c:pt>
                <c:pt idx="137">
                  <c:v>43364</c:v>
                </c:pt>
                <c:pt idx="138">
                  <c:v>43365</c:v>
                </c:pt>
                <c:pt idx="139">
                  <c:v>43366</c:v>
                </c:pt>
                <c:pt idx="140">
                  <c:v>43367</c:v>
                </c:pt>
                <c:pt idx="141">
                  <c:v>43368</c:v>
                </c:pt>
                <c:pt idx="142">
                  <c:v>43369</c:v>
                </c:pt>
                <c:pt idx="143">
                  <c:v>43370</c:v>
                </c:pt>
                <c:pt idx="144">
                  <c:v>43371</c:v>
                </c:pt>
                <c:pt idx="145">
                  <c:v>43372</c:v>
                </c:pt>
                <c:pt idx="146">
                  <c:v>43373</c:v>
                </c:pt>
                <c:pt idx="147">
                  <c:v>43374</c:v>
                </c:pt>
                <c:pt idx="148">
                  <c:v>43375</c:v>
                </c:pt>
                <c:pt idx="149">
                  <c:v>43376</c:v>
                </c:pt>
                <c:pt idx="150">
                  <c:v>43377</c:v>
                </c:pt>
                <c:pt idx="151">
                  <c:v>43378</c:v>
                </c:pt>
                <c:pt idx="152">
                  <c:v>43379</c:v>
                </c:pt>
                <c:pt idx="153">
                  <c:v>43380</c:v>
                </c:pt>
                <c:pt idx="154">
                  <c:v>43381</c:v>
                </c:pt>
                <c:pt idx="155">
                  <c:v>43382</c:v>
                </c:pt>
                <c:pt idx="156">
                  <c:v>43383</c:v>
                </c:pt>
                <c:pt idx="157">
                  <c:v>43384</c:v>
                </c:pt>
                <c:pt idx="158">
                  <c:v>43385</c:v>
                </c:pt>
                <c:pt idx="159">
                  <c:v>43386</c:v>
                </c:pt>
                <c:pt idx="160">
                  <c:v>43387</c:v>
                </c:pt>
                <c:pt idx="161">
                  <c:v>43388</c:v>
                </c:pt>
                <c:pt idx="162">
                  <c:v>43389</c:v>
                </c:pt>
                <c:pt idx="163">
                  <c:v>43390</c:v>
                </c:pt>
                <c:pt idx="164">
                  <c:v>43391</c:v>
                </c:pt>
                <c:pt idx="165">
                  <c:v>43392</c:v>
                </c:pt>
                <c:pt idx="166">
                  <c:v>43393</c:v>
                </c:pt>
                <c:pt idx="167">
                  <c:v>43394</c:v>
                </c:pt>
                <c:pt idx="168">
                  <c:v>43395</c:v>
                </c:pt>
                <c:pt idx="169">
                  <c:v>43396</c:v>
                </c:pt>
                <c:pt idx="170">
                  <c:v>43397</c:v>
                </c:pt>
                <c:pt idx="171">
                  <c:v>43398</c:v>
                </c:pt>
                <c:pt idx="172">
                  <c:v>43399</c:v>
                </c:pt>
                <c:pt idx="173">
                  <c:v>43400</c:v>
                </c:pt>
                <c:pt idx="174">
                  <c:v>43401</c:v>
                </c:pt>
                <c:pt idx="175">
                  <c:v>43402</c:v>
                </c:pt>
                <c:pt idx="176">
                  <c:v>43403</c:v>
                </c:pt>
                <c:pt idx="177">
                  <c:v>43404</c:v>
                </c:pt>
                <c:pt idx="178">
                  <c:v>43405</c:v>
                </c:pt>
                <c:pt idx="179">
                  <c:v>43406</c:v>
                </c:pt>
                <c:pt idx="180">
                  <c:v>43407</c:v>
                </c:pt>
                <c:pt idx="181">
                  <c:v>43408</c:v>
                </c:pt>
                <c:pt idx="182">
                  <c:v>43409</c:v>
                </c:pt>
                <c:pt idx="183">
                  <c:v>43410</c:v>
                </c:pt>
                <c:pt idx="184">
                  <c:v>43411</c:v>
                </c:pt>
                <c:pt idx="185">
                  <c:v>43412</c:v>
                </c:pt>
                <c:pt idx="186">
                  <c:v>43413</c:v>
                </c:pt>
                <c:pt idx="187">
                  <c:v>43414</c:v>
                </c:pt>
                <c:pt idx="188">
                  <c:v>43415</c:v>
                </c:pt>
                <c:pt idx="189">
                  <c:v>43416</c:v>
                </c:pt>
                <c:pt idx="190">
                  <c:v>43417</c:v>
                </c:pt>
                <c:pt idx="191">
                  <c:v>43418</c:v>
                </c:pt>
                <c:pt idx="192">
                  <c:v>43419</c:v>
                </c:pt>
                <c:pt idx="193">
                  <c:v>43420</c:v>
                </c:pt>
                <c:pt idx="194">
                  <c:v>43421</c:v>
                </c:pt>
                <c:pt idx="195">
                  <c:v>43422</c:v>
                </c:pt>
                <c:pt idx="196">
                  <c:v>43423</c:v>
                </c:pt>
                <c:pt idx="197">
                  <c:v>43424</c:v>
                </c:pt>
                <c:pt idx="198">
                  <c:v>43425</c:v>
                </c:pt>
                <c:pt idx="199">
                  <c:v>43426</c:v>
                </c:pt>
                <c:pt idx="200">
                  <c:v>43427</c:v>
                </c:pt>
                <c:pt idx="201">
                  <c:v>43428</c:v>
                </c:pt>
                <c:pt idx="202">
                  <c:v>43429</c:v>
                </c:pt>
                <c:pt idx="203">
                  <c:v>43430</c:v>
                </c:pt>
                <c:pt idx="204">
                  <c:v>43431</c:v>
                </c:pt>
                <c:pt idx="205">
                  <c:v>43432</c:v>
                </c:pt>
                <c:pt idx="206">
                  <c:v>43433</c:v>
                </c:pt>
                <c:pt idx="207">
                  <c:v>43434</c:v>
                </c:pt>
                <c:pt idx="208">
                  <c:v>43435</c:v>
                </c:pt>
                <c:pt idx="209">
                  <c:v>43436</c:v>
                </c:pt>
                <c:pt idx="210">
                  <c:v>43437</c:v>
                </c:pt>
                <c:pt idx="211">
                  <c:v>43438</c:v>
                </c:pt>
                <c:pt idx="212">
                  <c:v>43439</c:v>
                </c:pt>
                <c:pt idx="213">
                  <c:v>43440</c:v>
                </c:pt>
                <c:pt idx="214">
                  <c:v>43441</c:v>
                </c:pt>
                <c:pt idx="215">
                  <c:v>43442</c:v>
                </c:pt>
                <c:pt idx="216">
                  <c:v>43443</c:v>
                </c:pt>
                <c:pt idx="217">
                  <c:v>43444</c:v>
                </c:pt>
                <c:pt idx="218">
                  <c:v>43445</c:v>
                </c:pt>
                <c:pt idx="219">
                  <c:v>43446</c:v>
                </c:pt>
                <c:pt idx="220">
                  <c:v>43447</c:v>
                </c:pt>
                <c:pt idx="221">
                  <c:v>43448</c:v>
                </c:pt>
                <c:pt idx="222">
                  <c:v>43449</c:v>
                </c:pt>
                <c:pt idx="223">
                  <c:v>43450</c:v>
                </c:pt>
                <c:pt idx="224">
                  <c:v>43451</c:v>
                </c:pt>
                <c:pt idx="225">
                  <c:v>43452</c:v>
                </c:pt>
                <c:pt idx="226">
                  <c:v>43453</c:v>
                </c:pt>
                <c:pt idx="227">
                  <c:v>43454</c:v>
                </c:pt>
                <c:pt idx="228">
                  <c:v>43455</c:v>
                </c:pt>
                <c:pt idx="229">
                  <c:v>43456</c:v>
                </c:pt>
                <c:pt idx="230">
                  <c:v>43457</c:v>
                </c:pt>
                <c:pt idx="231">
                  <c:v>43458</c:v>
                </c:pt>
                <c:pt idx="232">
                  <c:v>43459</c:v>
                </c:pt>
                <c:pt idx="233">
                  <c:v>43460</c:v>
                </c:pt>
                <c:pt idx="234">
                  <c:v>43461</c:v>
                </c:pt>
                <c:pt idx="235">
                  <c:v>43462</c:v>
                </c:pt>
                <c:pt idx="236">
                  <c:v>43463</c:v>
                </c:pt>
                <c:pt idx="237">
                  <c:v>43464</c:v>
                </c:pt>
                <c:pt idx="238">
                  <c:v>43465</c:v>
                </c:pt>
                <c:pt idx="239">
                  <c:v>43466</c:v>
                </c:pt>
                <c:pt idx="240">
                  <c:v>43467</c:v>
                </c:pt>
                <c:pt idx="241">
                  <c:v>43468</c:v>
                </c:pt>
                <c:pt idx="242">
                  <c:v>43469</c:v>
                </c:pt>
                <c:pt idx="243">
                  <c:v>43470</c:v>
                </c:pt>
                <c:pt idx="244">
                  <c:v>43471</c:v>
                </c:pt>
                <c:pt idx="245">
                  <c:v>43472</c:v>
                </c:pt>
                <c:pt idx="246">
                  <c:v>43473</c:v>
                </c:pt>
                <c:pt idx="247">
                  <c:v>43474</c:v>
                </c:pt>
                <c:pt idx="248">
                  <c:v>43475</c:v>
                </c:pt>
                <c:pt idx="249">
                  <c:v>43476</c:v>
                </c:pt>
                <c:pt idx="250">
                  <c:v>43477</c:v>
                </c:pt>
                <c:pt idx="251">
                  <c:v>43478</c:v>
                </c:pt>
                <c:pt idx="252">
                  <c:v>43479</c:v>
                </c:pt>
                <c:pt idx="253">
                  <c:v>43480</c:v>
                </c:pt>
                <c:pt idx="254">
                  <c:v>43481</c:v>
                </c:pt>
                <c:pt idx="255">
                  <c:v>43482</c:v>
                </c:pt>
                <c:pt idx="256">
                  <c:v>43483</c:v>
                </c:pt>
                <c:pt idx="257">
                  <c:v>43484</c:v>
                </c:pt>
                <c:pt idx="258">
                  <c:v>43485</c:v>
                </c:pt>
                <c:pt idx="259">
                  <c:v>43486</c:v>
                </c:pt>
                <c:pt idx="260">
                  <c:v>43487</c:v>
                </c:pt>
                <c:pt idx="261">
                  <c:v>43488</c:v>
                </c:pt>
                <c:pt idx="262">
                  <c:v>43489</c:v>
                </c:pt>
                <c:pt idx="263">
                  <c:v>43490</c:v>
                </c:pt>
                <c:pt idx="264">
                  <c:v>43491</c:v>
                </c:pt>
                <c:pt idx="265">
                  <c:v>43492</c:v>
                </c:pt>
                <c:pt idx="266">
                  <c:v>43493</c:v>
                </c:pt>
                <c:pt idx="267">
                  <c:v>43494</c:v>
                </c:pt>
                <c:pt idx="268">
                  <c:v>43495</c:v>
                </c:pt>
                <c:pt idx="269">
                  <c:v>43496</c:v>
                </c:pt>
                <c:pt idx="270">
                  <c:v>43497</c:v>
                </c:pt>
                <c:pt idx="271">
                  <c:v>43498</c:v>
                </c:pt>
                <c:pt idx="272">
                  <c:v>43499</c:v>
                </c:pt>
                <c:pt idx="273">
                  <c:v>43500</c:v>
                </c:pt>
                <c:pt idx="274">
                  <c:v>43501</c:v>
                </c:pt>
                <c:pt idx="275">
                  <c:v>43502</c:v>
                </c:pt>
                <c:pt idx="276">
                  <c:v>43503</c:v>
                </c:pt>
                <c:pt idx="277">
                  <c:v>43504</c:v>
                </c:pt>
                <c:pt idx="278">
                  <c:v>43505</c:v>
                </c:pt>
                <c:pt idx="279">
                  <c:v>43506</c:v>
                </c:pt>
                <c:pt idx="280">
                  <c:v>43507</c:v>
                </c:pt>
                <c:pt idx="281">
                  <c:v>43508</c:v>
                </c:pt>
                <c:pt idx="282">
                  <c:v>43509</c:v>
                </c:pt>
                <c:pt idx="283">
                  <c:v>43510</c:v>
                </c:pt>
                <c:pt idx="284">
                  <c:v>43511</c:v>
                </c:pt>
                <c:pt idx="285">
                  <c:v>43512</c:v>
                </c:pt>
                <c:pt idx="286">
                  <c:v>43513</c:v>
                </c:pt>
                <c:pt idx="287">
                  <c:v>43514</c:v>
                </c:pt>
                <c:pt idx="288">
                  <c:v>43515</c:v>
                </c:pt>
                <c:pt idx="289">
                  <c:v>43516</c:v>
                </c:pt>
                <c:pt idx="290">
                  <c:v>43517</c:v>
                </c:pt>
                <c:pt idx="291">
                  <c:v>43518</c:v>
                </c:pt>
                <c:pt idx="292">
                  <c:v>43519</c:v>
                </c:pt>
                <c:pt idx="293">
                  <c:v>43520</c:v>
                </c:pt>
                <c:pt idx="294">
                  <c:v>43521</c:v>
                </c:pt>
                <c:pt idx="295">
                  <c:v>43522</c:v>
                </c:pt>
                <c:pt idx="296">
                  <c:v>43523</c:v>
                </c:pt>
                <c:pt idx="297">
                  <c:v>43524</c:v>
                </c:pt>
                <c:pt idx="298">
                  <c:v>43525</c:v>
                </c:pt>
                <c:pt idx="299">
                  <c:v>43526</c:v>
                </c:pt>
                <c:pt idx="300">
                  <c:v>43527</c:v>
                </c:pt>
                <c:pt idx="301">
                  <c:v>43528</c:v>
                </c:pt>
                <c:pt idx="302">
                  <c:v>43529</c:v>
                </c:pt>
                <c:pt idx="303">
                  <c:v>43530</c:v>
                </c:pt>
                <c:pt idx="304">
                  <c:v>43531</c:v>
                </c:pt>
                <c:pt idx="305">
                  <c:v>43532</c:v>
                </c:pt>
                <c:pt idx="306">
                  <c:v>43533</c:v>
                </c:pt>
                <c:pt idx="307">
                  <c:v>43534</c:v>
                </c:pt>
                <c:pt idx="308">
                  <c:v>43535</c:v>
                </c:pt>
                <c:pt idx="309">
                  <c:v>43536</c:v>
                </c:pt>
                <c:pt idx="310">
                  <c:v>43537</c:v>
                </c:pt>
                <c:pt idx="311">
                  <c:v>43538</c:v>
                </c:pt>
                <c:pt idx="312">
                  <c:v>43539</c:v>
                </c:pt>
                <c:pt idx="313">
                  <c:v>43540</c:v>
                </c:pt>
                <c:pt idx="314">
                  <c:v>43541</c:v>
                </c:pt>
                <c:pt idx="315">
                  <c:v>43542</c:v>
                </c:pt>
                <c:pt idx="316">
                  <c:v>43543</c:v>
                </c:pt>
                <c:pt idx="317">
                  <c:v>43544</c:v>
                </c:pt>
                <c:pt idx="318">
                  <c:v>43545</c:v>
                </c:pt>
                <c:pt idx="319">
                  <c:v>43546</c:v>
                </c:pt>
                <c:pt idx="320">
                  <c:v>43547</c:v>
                </c:pt>
                <c:pt idx="321">
                  <c:v>43548</c:v>
                </c:pt>
                <c:pt idx="322">
                  <c:v>43549</c:v>
                </c:pt>
                <c:pt idx="323">
                  <c:v>43550</c:v>
                </c:pt>
                <c:pt idx="324">
                  <c:v>43551</c:v>
                </c:pt>
                <c:pt idx="325">
                  <c:v>43552</c:v>
                </c:pt>
                <c:pt idx="326">
                  <c:v>43553</c:v>
                </c:pt>
                <c:pt idx="327">
                  <c:v>43554</c:v>
                </c:pt>
                <c:pt idx="328">
                  <c:v>43555</c:v>
                </c:pt>
                <c:pt idx="329">
                  <c:v>43556</c:v>
                </c:pt>
                <c:pt idx="330">
                  <c:v>43557</c:v>
                </c:pt>
                <c:pt idx="331">
                  <c:v>43558</c:v>
                </c:pt>
                <c:pt idx="332">
                  <c:v>43559</c:v>
                </c:pt>
                <c:pt idx="333">
                  <c:v>43560</c:v>
                </c:pt>
                <c:pt idx="334">
                  <c:v>43561</c:v>
                </c:pt>
                <c:pt idx="335">
                  <c:v>43562</c:v>
                </c:pt>
                <c:pt idx="336">
                  <c:v>43563</c:v>
                </c:pt>
                <c:pt idx="337">
                  <c:v>43564</c:v>
                </c:pt>
                <c:pt idx="338">
                  <c:v>43565</c:v>
                </c:pt>
                <c:pt idx="339">
                  <c:v>43566</c:v>
                </c:pt>
                <c:pt idx="340">
                  <c:v>43567</c:v>
                </c:pt>
                <c:pt idx="341">
                  <c:v>43568</c:v>
                </c:pt>
                <c:pt idx="342">
                  <c:v>43569</c:v>
                </c:pt>
                <c:pt idx="343">
                  <c:v>43570</c:v>
                </c:pt>
                <c:pt idx="344">
                  <c:v>43571</c:v>
                </c:pt>
                <c:pt idx="345">
                  <c:v>43572</c:v>
                </c:pt>
                <c:pt idx="346">
                  <c:v>43573</c:v>
                </c:pt>
                <c:pt idx="347">
                  <c:v>43574</c:v>
                </c:pt>
                <c:pt idx="348">
                  <c:v>43575</c:v>
                </c:pt>
                <c:pt idx="349">
                  <c:v>43576</c:v>
                </c:pt>
                <c:pt idx="350">
                  <c:v>43577</c:v>
                </c:pt>
                <c:pt idx="351">
                  <c:v>43578</c:v>
                </c:pt>
                <c:pt idx="352">
                  <c:v>43579</c:v>
                </c:pt>
                <c:pt idx="353">
                  <c:v>43580</c:v>
                </c:pt>
                <c:pt idx="354">
                  <c:v>43581</c:v>
                </c:pt>
                <c:pt idx="355">
                  <c:v>43582</c:v>
                </c:pt>
                <c:pt idx="356">
                  <c:v>43583</c:v>
                </c:pt>
                <c:pt idx="357">
                  <c:v>43584</c:v>
                </c:pt>
                <c:pt idx="358">
                  <c:v>43585</c:v>
                </c:pt>
                <c:pt idx="359">
                  <c:v>43586</c:v>
                </c:pt>
                <c:pt idx="360">
                  <c:v>43587</c:v>
                </c:pt>
                <c:pt idx="361">
                  <c:v>43588</c:v>
                </c:pt>
                <c:pt idx="362">
                  <c:v>43589</c:v>
                </c:pt>
                <c:pt idx="363">
                  <c:v>43590</c:v>
                </c:pt>
              </c:numCache>
            </c:numRef>
          </c:cat>
          <c:val>
            <c:numRef>
              <c:f>all_descriptive!$Q$2:$Q$365</c:f>
              <c:numCache>
                <c:formatCode>General</c:formatCode>
                <c:ptCount val="364"/>
                <c:pt idx="0">
                  <c:v>0.48695469902098593</c:v>
                </c:pt>
                <c:pt idx="1">
                  <c:v>0.47864676173499704</c:v>
                </c:pt>
                <c:pt idx="2">
                  <c:v>0.49259153460181826</c:v>
                </c:pt>
                <c:pt idx="3">
                  <c:v>0.45077408594617047</c:v>
                </c:pt>
                <c:pt idx="4">
                  <c:v>0.40869623118923959</c:v>
                </c:pt>
                <c:pt idx="5">
                  <c:v>0.45631885641445868</c:v>
                </c:pt>
                <c:pt idx="6">
                  <c:v>0.39086360281893456</c:v>
                </c:pt>
                <c:pt idx="7">
                  <c:v>0.46017885739516678</c:v>
                </c:pt>
                <c:pt idx="8">
                  <c:v>0.46350799254293762</c:v>
                </c:pt>
                <c:pt idx="9">
                  <c:v>0.44204607533543855</c:v>
                </c:pt>
                <c:pt idx="10">
                  <c:v>0.47041932109917278</c:v>
                </c:pt>
                <c:pt idx="11">
                  <c:v>0.45357000597490538</c:v>
                </c:pt>
                <c:pt idx="12">
                  <c:v>0.46135248422769343</c:v>
                </c:pt>
                <c:pt idx="13">
                  <c:v>0.43775727249078028</c:v>
                </c:pt>
                <c:pt idx="14">
                  <c:v>0.47204907428613874</c:v>
                </c:pt>
                <c:pt idx="15">
                  <c:v>0.46939168816636101</c:v>
                </c:pt>
                <c:pt idx="16">
                  <c:v>0.47549754039004172</c:v>
                </c:pt>
                <c:pt idx="17">
                  <c:v>0.46440975984249533</c:v>
                </c:pt>
                <c:pt idx="18">
                  <c:v>0.44066403884886751</c:v>
                </c:pt>
                <c:pt idx="19">
                  <c:v>0.46233959588798296</c:v>
                </c:pt>
                <c:pt idx="20">
                  <c:v>0.47560994299025317</c:v>
                </c:pt>
                <c:pt idx="21">
                  <c:v>0.47977903254150778</c:v>
                </c:pt>
                <c:pt idx="22">
                  <c:v>0.44382659729243212</c:v>
                </c:pt>
                <c:pt idx="23">
                  <c:v>0.45182123001977104</c:v>
                </c:pt>
                <c:pt idx="24">
                  <c:v>0.44947443050460839</c:v>
                </c:pt>
                <c:pt idx="25">
                  <c:v>0.48522419832763813</c:v>
                </c:pt>
                <c:pt idx="26">
                  <c:v>0.46166269376701413</c:v>
                </c:pt>
                <c:pt idx="27">
                  <c:v>0.44357982661324563</c:v>
                </c:pt>
                <c:pt idx="28">
                  <c:v>0.46736536521760524</c:v>
                </c:pt>
                <c:pt idx="29">
                  <c:v>0.46191039333801448</c:v>
                </c:pt>
                <c:pt idx="30">
                  <c:v>0.33080366188362281</c:v>
                </c:pt>
                <c:pt idx="31">
                  <c:v>0.43918247418225814</c:v>
                </c:pt>
                <c:pt idx="32">
                  <c:v>0.47604194777238751</c:v>
                </c:pt>
                <c:pt idx="33">
                  <c:v>0.38078276754667473</c:v>
                </c:pt>
                <c:pt idx="34">
                  <c:v>0.3648769418475431</c:v>
                </c:pt>
                <c:pt idx="35">
                  <c:v>0.41477051180458602</c:v>
                </c:pt>
                <c:pt idx="36">
                  <c:v>0.4278734338081519</c:v>
                </c:pt>
                <c:pt idx="37">
                  <c:v>0.43130687797932271</c:v>
                </c:pt>
                <c:pt idx="38">
                  <c:v>0.47304609651206553</c:v>
                </c:pt>
                <c:pt idx="39">
                  <c:v>0.44286273024702472</c:v>
                </c:pt>
                <c:pt idx="40">
                  <c:v>0.44538687408018313</c:v>
                </c:pt>
                <c:pt idx="41">
                  <c:v>0.39116888286674473</c:v>
                </c:pt>
                <c:pt idx="42">
                  <c:v>0.41581305422840253</c:v>
                </c:pt>
                <c:pt idx="43">
                  <c:v>0.42111331713753686</c:v>
                </c:pt>
                <c:pt idx="44">
                  <c:v>0.41435482769114201</c:v>
                </c:pt>
                <c:pt idx="45">
                  <c:v>0.43077328334527903</c:v>
                </c:pt>
                <c:pt idx="46">
                  <c:v>0.41444485862517799</c:v>
                </c:pt>
                <c:pt idx="47">
                  <c:v>0.40104502233770645</c:v>
                </c:pt>
                <c:pt idx="48">
                  <c:v>0.38639952171446967</c:v>
                </c:pt>
                <c:pt idx="49">
                  <c:v>0.41179662689236274</c:v>
                </c:pt>
                <c:pt idx="50">
                  <c:v>0.38203365579022674</c:v>
                </c:pt>
                <c:pt idx="51">
                  <c:v>0.41750789716073117</c:v>
                </c:pt>
                <c:pt idx="52">
                  <c:v>0.43842079329884209</c:v>
                </c:pt>
                <c:pt idx="53">
                  <c:v>0.42028399306257774</c:v>
                </c:pt>
                <c:pt idx="54">
                  <c:v>0.42958942963857449</c:v>
                </c:pt>
                <c:pt idx="55">
                  <c:v>0.36319564452736697</c:v>
                </c:pt>
                <c:pt idx="56">
                  <c:v>0.42070460170670737</c:v>
                </c:pt>
                <c:pt idx="58">
                  <c:v>0.47019608744626562</c:v>
                </c:pt>
                <c:pt idx="59">
                  <c:v>0.4143219358491495</c:v>
                </c:pt>
                <c:pt idx="60">
                  <c:v>0.40801634280510468</c:v>
                </c:pt>
                <c:pt idx="61">
                  <c:v>0.45501425487870462</c:v>
                </c:pt>
                <c:pt idx="62">
                  <c:v>0.38205087691578449</c:v>
                </c:pt>
                <c:pt idx="63">
                  <c:v>0.39972496840853339</c:v>
                </c:pt>
                <c:pt idx="64">
                  <c:v>0.75122749590834692</c:v>
                </c:pt>
                <c:pt idx="65">
                  <c:v>0.39458436724565754</c:v>
                </c:pt>
                <c:pt idx="66">
                  <c:v>0.42123832455418214</c:v>
                </c:pt>
                <c:pt idx="67">
                  <c:v>0.41761776042448817</c:v>
                </c:pt>
                <c:pt idx="68">
                  <c:v>0.41250994816200987</c:v>
                </c:pt>
                <c:pt idx="69">
                  <c:v>0.3987022461124976</c:v>
                </c:pt>
                <c:pt idx="70">
                  <c:v>0.40601583574782696</c:v>
                </c:pt>
                <c:pt idx="71">
                  <c:v>0.41505537001230447</c:v>
                </c:pt>
                <c:pt idx="72">
                  <c:v>0.42440139982282316</c:v>
                </c:pt>
                <c:pt idx="73">
                  <c:v>0.45448585477089715</c:v>
                </c:pt>
                <c:pt idx="74">
                  <c:v>0.40343792835179493</c:v>
                </c:pt>
                <c:pt idx="75">
                  <c:v>0.4243890601804271</c:v>
                </c:pt>
                <c:pt idx="76">
                  <c:v>0.40601992204417497</c:v>
                </c:pt>
                <c:pt idx="77">
                  <c:v>0.38203990578147784</c:v>
                </c:pt>
                <c:pt idx="78">
                  <c:v>0.3959074123661907</c:v>
                </c:pt>
                <c:pt idx="79">
                  <c:v>0.38603387228563646</c:v>
                </c:pt>
                <c:pt idx="80">
                  <c:v>0.44297825285661629</c:v>
                </c:pt>
                <c:pt idx="81">
                  <c:v>0.41613281657873241</c:v>
                </c:pt>
                <c:pt idx="82">
                  <c:v>0.42507845002626832</c:v>
                </c:pt>
                <c:pt idx="83">
                  <c:v>0.4092485104747261</c:v>
                </c:pt>
                <c:pt idx="84">
                  <c:v>0.37008511111385617</c:v>
                </c:pt>
                <c:pt idx="85">
                  <c:v>0.42328828436796756</c:v>
                </c:pt>
                <c:pt idx="86">
                  <c:v>0.38079694180872653</c:v>
                </c:pt>
                <c:pt idx="87">
                  <c:v>0.447288362222304</c:v>
                </c:pt>
                <c:pt idx="88">
                  <c:v>0.42189378880463324</c:v>
                </c:pt>
                <c:pt idx="89">
                  <c:v>0.42028115463504928</c:v>
                </c:pt>
                <c:pt idx="90">
                  <c:v>0.40365258179860819</c:v>
                </c:pt>
                <c:pt idx="91">
                  <c:v>0.43107158759214365</c:v>
                </c:pt>
                <c:pt idx="92">
                  <c:v>0.44377071360301873</c:v>
                </c:pt>
                <c:pt idx="93">
                  <c:v>0.45783125038860911</c:v>
                </c:pt>
                <c:pt idx="94">
                  <c:v>0.42870652516549335</c:v>
                </c:pt>
                <c:pt idx="95">
                  <c:v>0.43216080402010049</c:v>
                </c:pt>
                <c:pt idx="96">
                  <c:v>0.43138907027854428</c:v>
                </c:pt>
                <c:pt idx="97">
                  <c:v>0.4780666372395318</c:v>
                </c:pt>
                <c:pt idx="98">
                  <c:v>0.39750386569472057</c:v>
                </c:pt>
                <c:pt idx="99">
                  <c:v>0.40243339759188446</c:v>
                </c:pt>
                <c:pt idx="100">
                  <c:v>0.41851180788010933</c:v>
                </c:pt>
                <c:pt idx="101">
                  <c:v>0.40812326823004663</c:v>
                </c:pt>
                <c:pt idx="102">
                  <c:v>0.42279680866637387</c:v>
                </c:pt>
                <c:pt idx="103">
                  <c:v>0.45065035505870771</c:v>
                </c:pt>
                <c:pt idx="104">
                  <c:v>0.40281685833129433</c:v>
                </c:pt>
                <c:pt idx="105">
                  <c:v>0.42631991284229598</c:v>
                </c:pt>
                <c:pt idx="106">
                  <c:v>0.39991385145529507</c:v>
                </c:pt>
                <c:pt idx="107">
                  <c:v>0.4271355552014513</c:v>
                </c:pt>
                <c:pt idx="108">
                  <c:v>0.4375310093901027</c:v>
                </c:pt>
                <c:pt idx="109">
                  <c:v>0.40312365756366986</c:v>
                </c:pt>
                <c:pt idx="110">
                  <c:v>0.4092654571076273</c:v>
                </c:pt>
                <c:pt idx="111">
                  <c:v>0.41151338668134119</c:v>
                </c:pt>
                <c:pt idx="112">
                  <c:v>0.42886989201451342</c:v>
                </c:pt>
                <c:pt idx="113">
                  <c:v>0.4193793230091204</c:v>
                </c:pt>
                <c:pt idx="114">
                  <c:v>0.40874018645731108</c:v>
                </c:pt>
                <c:pt idx="115">
                  <c:v>0.43356532065054387</c:v>
                </c:pt>
                <c:pt idx="116">
                  <c:v>0.45573215392070865</c:v>
                </c:pt>
                <c:pt idx="117">
                  <c:v>0.46148366529368617</c:v>
                </c:pt>
                <c:pt idx="118">
                  <c:v>0.481382653373295</c:v>
                </c:pt>
                <c:pt idx="119">
                  <c:v>0.42749179116416908</c:v>
                </c:pt>
                <c:pt idx="120">
                  <c:v>0.42608118815530044</c:v>
                </c:pt>
                <c:pt idx="121">
                  <c:v>0.43327545692706959</c:v>
                </c:pt>
                <c:pt idx="122">
                  <c:v>0.44709981202201854</c:v>
                </c:pt>
                <c:pt idx="123">
                  <c:v>0.4439129773315077</c:v>
                </c:pt>
                <c:pt idx="124">
                  <c:v>0.36608841476303883</c:v>
                </c:pt>
                <c:pt idx="125">
                  <c:v>0.37274803349403707</c:v>
                </c:pt>
                <c:pt idx="126">
                  <c:v>0.4466313730147321</c:v>
                </c:pt>
                <c:pt idx="127">
                  <c:v>0.40785002123991104</c:v>
                </c:pt>
                <c:pt idx="128">
                  <c:v>0.36623727222042901</c:v>
                </c:pt>
                <c:pt idx="130">
                  <c:v>0.40396420205417743</c:v>
                </c:pt>
                <c:pt idx="131">
                  <c:v>0.40335323775455595</c:v>
                </c:pt>
                <c:pt idx="132">
                  <c:v>0.41896755073033537</c:v>
                </c:pt>
                <c:pt idx="133">
                  <c:v>0.40284354314896992</c:v>
                </c:pt>
                <c:pt idx="134">
                  <c:v>0.40656154377652748</c:v>
                </c:pt>
                <c:pt idx="135">
                  <c:v>0.40678621875575754</c:v>
                </c:pt>
                <c:pt idx="136">
                  <c:v>0.38654070602325707</c:v>
                </c:pt>
                <c:pt idx="137">
                  <c:v>0.39569920244002926</c:v>
                </c:pt>
                <c:pt idx="138">
                  <c:v>0.41125958938620832</c:v>
                </c:pt>
                <c:pt idx="139">
                  <c:v>0.41300467856523998</c:v>
                </c:pt>
                <c:pt idx="140">
                  <c:v>0.40421281108946056</c:v>
                </c:pt>
                <c:pt idx="141">
                  <c:v>0.37650862068965518</c:v>
                </c:pt>
                <c:pt idx="142">
                  <c:v>0.37278714760556447</c:v>
                </c:pt>
                <c:pt idx="143">
                  <c:v>0.38014873965630913</c:v>
                </c:pt>
                <c:pt idx="144">
                  <c:v>0.40187701870924492</c:v>
                </c:pt>
                <c:pt idx="145">
                  <c:v>0.41349722688719853</c:v>
                </c:pt>
                <c:pt idx="146">
                  <c:v>0.39090367700952844</c:v>
                </c:pt>
                <c:pt idx="147">
                  <c:v>0.39925686030708729</c:v>
                </c:pt>
                <c:pt idx="148">
                  <c:v>0.42356822401606492</c:v>
                </c:pt>
                <c:pt idx="149">
                  <c:v>0.38945509374956372</c:v>
                </c:pt>
                <c:pt idx="150">
                  <c:v>0.40065406887394422</c:v>
                </c:pt>
                <c:pt idx="151">
                  <c:v>0.41305644704549743</c:v>
                </c:pt>
                <c:pt idx="152">
                  <c:v>0.39608901349220255</c:v>
                </c:pt>
                <c:pt idx="153">
                  <c:v>0.42507749300672865</c:v>
                </c:pt>
                <c:pt idx="154">
                  <c:v>0.40378298647693889</c:v>
                </c:pt>
                <c:pt idx="155">
                  <c:v>0.39559069503335986</c:v>
                </c:pt>
                <c:pt idx="156">
                  <c:v>0.41896815790123759</c:v>
                </c:pt>
                <c:pt idx="157">
                  <c:v>0.42117402623100847</c:v>
                </c:pt>
                <c:pt idx="158">
                  <c:v>0.41280040104418209</c:v>
                </c:pt>
                <c:pt idx="159">
                  <c:v>0.49346951146447882</c:v>
                </c:pt>
                <c:pt idx="160">
                  <c:v>0.45273945545156191</c:v>
                </c:pt>
                <c:pt idx="161">
                  <c:v>0.42504909716621625</c:v>
                </c:pt>
                <c:pt idx="162">
                  <c:v>0.43142402496486221</c:v>
                </c:pt>
                <c:pt idx="163">
                  <c:v>0.40880935142728075</c:v>
                </c:pt>
                <c:pt idx="164">
                  <c:v>0.42692035343739415</c:v>
                </c:pt>
                <c:pt idx="165">
                  <c:v>0.43467874996921713</c:v>
                </c:pt>
                <c:pt idx="166">
                  <c:v>0.41240034024884303</c:v>
                </c:pt>
                <c:pt idx="167">
                  <c:v>0.39155814297849789</c:v>
                </c:pt>
                <c:pt idx="168">
                  <c:v>0.43387766571954911</c:v>
                </c:pt>
                <c:pt idx="169">
                  <c:v>0.42148961387312084</c:v>
                </c:pt>
                <c:pt idx="170">
                  <c:v>0.43022853399582234</c:v>
                </c:pt>
                <c:pt idx="171">
                  <c:v>0.37238258698704946</c:v>
                </c:pt>
                <c:pt idx="172">
                  <c:v>0.34993602462588314</c:v>
                </c:pt>
                <c:pt idx="173">
                  <c:v>0.42276330530226752</c:v>
                </c:pt>
                <c:pt idx="174">
                  <c:v>0.30260260184505477</c:v>
                </c:pt>
                <c:pt idx="175">
                  <c:v>0.39573753373299198</c:v>
                </c:pt>
                <c:pt idx="176">
                  <c:v>0.40917129626736493</c:v>
                </c:pt>
                <c:pt idx="177">
                  <c:v>0.41029153494906917</c:v>
                </c:pt>
                <c:pt idx="178">
                  <c:v>0.42596475938887224</c:v>
                </c:pt>
                <c:pt idx="179">
                  <c:v>0.40944787822008161</c:v>
                </c:pt>
                <c:pt idx="180">
                  <c:v>0.47446428072528146</c:v>
                </c:pt>
                <c:pt idx="181">
                  <c:v>0.46314081912659849</c:v>
                </c:pt>
                <c:pt idx="182">
                  <c:v>0.46086364761197723</c:v>
                </c:pt>
                <c:pt idx="183">
                  <c:v>0.42393913653654391</c:v>
                </c:pt>
                <c:pt idx="184">
                  <c:v>0.43132181956270726</c:v>
                </c:pt>
                <c:pt idx="185">
                  <c:v>0.33969822814539363</c:v>
                </c:pt>
                <c:pt idx="186">
                  <c:v>0.43955061917528404</c:v>
                </c:pt>
                <c:pt idx="187">
                  <c:v>0.44438283865443595</c:v>
                </c:pt>
                <c:pt idx="188">
                  <c:v>0.43295858571309442</c:v>
                </c:pt>
                <c:pt idx="189">
                  <c:v>0.424321503131524</c:v>
                </c:pt>
                <c:pt idx="190">
                  <c:v>0.42344725751376627</c:v>
                </c:pt>
                <c:pt idx="191">
                  <c:v>0.41641563031087608</c:v>
                </c:pt>
                <c:pt idx="192">
                  <c:v>0.44178810096963683</c:v>
                </c:pt>
                <c:pt idx="193">
                  <c:v>0.44585410058903491</c:v>
                </c:pt>
                <c:pt idx="194">
                  <c:v>0.49179611513630855</c:v>
                </c:pt>
                <c:pt idx="195">
                  <c:v>0.41262362266558689</c:v>
                </c:pt>
                <c:pt idx="196">
                  <c:v>0.42947113443681872</c:v>
                </c:pt>
                <c:pt idx="197">
                  <c:v>0.44767481658027219</c:v>
                </c:pt>
                <c:pt idx="198">
                  <c:v>0.44187260489338703</c:v>
                </c:pt>
                <c:pt idx="199">
                  <c:v>0.5089025825230693</c:v>
                </c:pt>
                <c:pt idx="200">
                  <c:v>0.4452709753403592</c:v>
                </c:pt>
                <c:pt idx="201">
                  <c:v>0.46895507674975356</c:v>
                </c:pt>
                <c:pt idx="202">
                  <c:v>0.48192954193136567</c:v>
                </c:pt>
                <c:pt idx="203">
                  <c:v>0.44843711237906225</c:v>
                </c:pt>
                <c:pt idx="204">
                  <c:v>0.43248615910526511</c:v>
                </c:pt>
                <c:pt idx="205">
                  <c:v>0.41533494953492972</c:v>
                </c:pt>
                <c:pt idx="206">
                  <c:v>0.4246492665081848</c:v>
                </c:pt>
                <c:pt idx="207">
                  <c:v>0.41191714606039442</c:v>
                </c:pt>
                <c:pt idx="208">
                  <c:v>0.44806875986669004</c:v>
                </c:pt>
                <c:pt idx="209">
                  <c:v>0.42176597293853529</c:v>
                </c:pt>
                <c:pt idx="210">
                  <c:v>0.42125921375921377</c:v>
                </c:pt>
                <c:pt idx="211">
                  <c:v>0.44279454268576934</c:v>
                </c:pt>
                <c:pt idx="212">
                  <c:v>0.43481266161831233</c:v>
                </c:pt>
                <c:pt idx="213">
                  <c:v>0.45262295990297419</c:v>
                </c:pt>
                <c:pt idx="214">
                  <c:v>0.4479281261459479</c:v>
                </c:pt>
                <c:pt idx="215">
                  <c:v>0.45880980988055692</c:v>
                </c:pt>
                <c:pt idx="216">
                  <c:v>0.43964511034993098</c:v>
                </c:pt>
                <c:pt idx="217">
                  <c:v>0.42763364127528536</c:v>
                </c:pt>
                <c:pt idx="218">
                  <c:v>0.42330737709991706</c:v>
                </c:pt>
                <c:pt idx="219">
                  <c:v>0.42165694888425842</c:v>
                </c:pt>
                <c:pt idx="220">
                  <c:v>0.43590280816135374</c:v>
                </c:pt>
                <c:pt idx="221">
                  <c:v>0.42764935639186402</c:v>
                </c:pt>
                <c:pt idx="222">
                  <c:v>0.42278883789034999</c:v>
                </c:pt>
                <c:pt idx="223">
                  <c:v>0.41700454041577451</c:v>
                </c:pt>
                <c:pt idx="224">
                  <c:v>0.4284342629236858</c:v>
                </c:pt>
                <c:pt idx="225">
                  <c:v>0.41673053152039558</c:v>
                </c:pt>
                <c:pt idx="226">
                  <c:v>0.42784003150633509</c:v>
                </c:pt>
                <c:pt idx="227">
                  <c:v>0.43472288102703732</c:v>
                </c:pt>
                <c:pt idx="228">
                  <c:v>0.43217652151645591</c:v>
                </c:pt>
                <c:pt idx="229">
                  <c:v>0.43711454751306233</c:v>
                </c:pt>
                <c:pt idx="230">
                  <c:v>0.43444870260690427</c:v>
                </c:pt>
                <c:pt idx="231">
                  <c:v>0.4027554168151708</c:v>
                </c:pt>
                <c:pt idx="232">
                  <c:v>0.47836582957981122</c:v>
                </c:pt>
                <c:pt idx="233">
                  <c:v>0.4615094292926793</c:v>
                </c:pt>
                <c:pt idx="234">
                  <c:v>0.4410604367448494</c:v>
                </c:pt>
                <c:pt idx="235">
                  <c:v>0.41173261409262268</c:v>
                </c:pt>
                <c:pt idx="236">
                  <c:v>0.40443427792025122</c:v>
                </c:pt>
                <c:pt idx="237">
                  <c:v>0.39707325299727103</c:v>
                </c:pt>
                <c:pt idx="238">
                  <c:v>0.40558684082016161</c:v>
                </c:pt>
                <c:pt idx="239">
                  <c:v>0.49490279479414689</c:v>
                </c:pt>
                <c:pt idx="240">
                  <c:v>0.41237937143069509</c:v>
                </c:pt>
                <c:pt idx="241">
                  <c:v>0.46005272104653738</c:v>
                </c:pt>
                <c:pt idx="242">
                  <c:v>0.44746434696419374</c:v>
                </c:pt>
                <c:pt idx="243">
                  <c:v>0.42177959950471799</c:v>
                </c:pt>
                <c:pt idx="244">
                  <c:v>0.37318126099237864</c:v>
                </c:pt>
                <c:pt idx="245">
                  <c:v>0.49245678201881898</c:v>
                </c:pt>
                <c:pt idx="246">
                  <c:v>0.49965850146752072</c:v>
                </c:pt>
                <c:pt idx="247">
                  <c:v>0.46340816414660174</c:v>
                </c:pt>
                <c:pt idx="248">
                  <c:v>0.47708756391750057</c:v>
                </c:pt>
                <c:pt idx="249">
                  <c:v>0.49380722582065728</c:v>
                </c:pt>
                <c:pt idx="250">
                  <c:v>0.51120627920332962</c:v>
                </c:pt>
                <c:pt idx="251">
                  <c:v>0.39468406354299901</c:v>
                </c:pt>
                <c:pt idx="252">
                  <c:v>0.4764086907913731</c:v>
                </c:pt>
                <c:pt idx="253">
                  <c:v>0.47422819532960797</c:v>
                </c:pt>
                <c:pt idx="254">
                  <c:v>0.48499436711627136</c:v>
                </c:pt>
                <c:pt idx="255">
                  <c:v>0.49928617859507796</c:v>
                </c:pt>
                <c:pt idx="256">
                  <c:v>0.51824091637354741</c:v>
                </c:pt>
                <c:pt idx="257">
                  <c:v>0.54553582113718124</c:v>
                </c:pt>
                <c:pt idx="258">
                  <c:v>0.42504257648561522</c:v>
                </c:pt>
                <c:pt idx="259">
                  <c:v>0.50200306459652555</c:v>
                </c:pt>
                <c:pt idx="260">
                  <c:v>0.48262664487830048</c:v>
                </c:pt>
                <c:pt idx="261">
                  <c:v>0.47842366951077281</c:v>
                </c:pt>
                <c:pt idx="262">
                  <c:v>0.49372949793223092</c:v>
                </c:pt>
                <c:pt idx="263">
                  <c:v>0.48621365626660318</c:v>
                </c:pt>
                <c:pt idx="264">
                  <c:v>0.5603346778969075</c:v>
                </c:pt>
                <c:pt idx="265">
                  <c:v>0.47861479238622706</c:v>
                </c:pt>
                <c:pt idx="266">
                  <c:v>0.48873930587202052</c:v>
                </c:pt>
                <c:pt idx="267">
                  <c:v>0.50808524804418986</c:v>
                </c:pt>
                <c:pt idx="268">
                  <c:v>0.46938325991189428</c:v>
                </c:pt>
                <c:pt idx="269">
                  <c:v>0.50553004174428395</c:v>
                </c:pt>
                <c:pt idx="270">
                  <c:v>0.52138424554145468</c:v>
                </c:pt>
                <c:pt idx="271">
                  <c:v>0.54730841227522831</c:v>
                </c:pt>
                <c:pt idx="272">
                  <c:v>0.48656396106384608</c:v>
                </c:pt>
                <c:pt idx="273">
                  <c:v>0.50196857682386486</c:v>
                </c:pt>
                <c:pt idx="274">
                  <c:v>0.50177839587461381</c:v>
                </c:pt>
                <c:pt idx="275">
                  <c:v>0.48390604341970322</c:v>
                </c:pt>
                <c:pt idx="276">
                  <c:v>0.52102610630192825</c:v>
                </c:pt>
                <c:pt idx="277">
                  <c:v>0.49740872335211955</c:v>
                </c:pt>
                <c:pt idx="278">
                  <c:v>0.51315437752360049</c:v>
                </c:pt>
                <c:pt idx="279">
                  <c:v>0.49286251515756191</c:v>
                </c:pt>
                <c:pt idx="280">
                  <c:v>0.52957503238142234</c:v>
                </c:pt>
                <c:pt idx="281">
                  <c:v>0.50157421946612035</c:v>
                </c:pt>
                <c:pt idx="282">
                  <c:v>0.53146252725599319</c:v>
                </c:pt>
                <c:pt idx="283">
                  <c:v>0.50369764739873735</c:v>
                </c:pt>
                <c:pt idx="284">
                  <c:v>0.50519652131157622</c:v>
                </c:pt>
                <c:pt idx="285">
                  <c:v>0.5002681608400491</c:v>
                </c:pt>
                <c:pt idx="286">
                  <c:v>0.52224686897329764</c:v>
                </c:pt>
                <c:pt idx="287">
                  <c:v>0.50895426531796906</c:v>
                </c:pt>
                <c:pt idx="288">
                  <c:v>0.48688444062384872</c:v>
                </c:pt>
                <c:pt idx="289">
                  <c:v>0.5135205408216329</c:v>
                </c:pt>
                <c:pt idx="290">
                  <c:v>0.49714873039558655</c:v>
                </c:pt>
                <c:pt idx="291">
                  <c:v>0.51551135429917405</c:v>
                </c:pt>
                <c:pt idx="292">
                  <c:v>0.56004020015742717</c:v>
                </c:pt>
                <c:pt idx="293">
                  <c:v>0.48277386505686148</c:v>
                </c:pt>
                <c:pt idx="294">
                  <c:v>0.49954948839161184</c:v>
                </c:pt>
                <c:pt idx="295">
                  <c:v>0.50457426950302176</c:v>
                </c:pt>
                <c:pt idx="296">
                  <c:v>0.50632240898256331</c:v>
                </c:pt>
                <c:pt idx="297">
                  <c:v>0.54106705402976618</c:v>
                </c:pt>
                <c:pt idx="298">
                  <c:v>0.52169554720210265</c:v>
                </c:pt>
                <c:pt idx="299">
                  <c:v>0.55173701378761297</c:v>
                </c:pt>
                <c:pt idx="300">
                  <c:v>0.50767667817531847</c:v>
                </c:pt>
                <c:pt idx="301">
                  <c:v>0.53938918665250579</c:v>
                </c:pt>
                <c:pt idx="302">
                  <c:v>0.53154988342127873</c:v>
                </c:pt>
                <c:pt idx="303">
                  <c:v>0.5067082510565265</c:v>
                </c:pt>
                <c:pt idx="304">
                  <c:v>0.51972682640515044</c:v>
                </c:pt>
                <c:pt idx="305">
                  <c:v>0.4938911242168697</c:v>
                </c:pt>
                <c:pt idx="306">
                  <c:v>0.53910170981370686</c:v>
                </c:pt>
                <c:pt idx="307">
                  <c:v>0.52011754584973313</c:v>
                </c:pt>
                <c:pt idx="308">
                  <c:v>0.52468096253882712</c:v>
                </c:pt>
                <c:pt idx="309">
                  <c:v>0.49405880230431376</c:v>
                </c:pt>
                <c:pt idx="310">
                  <c:v>0.52147178541823891</c:v>
                </c:pt>
                <c:pt idx="311">
                  <c:v>0.52449073156225223</c:v>
                </c:pt>
                <c:pt idx="312">
                  <c:v>0.53661547487365013</c:v>
                </c:pt>
                <c:pt idx="313">
                  <c:v>0.55590820484310233</c:v>
                </c:pt>
                <c:pt idx="314">
                  <c:v>0.52633685004347797</c:v>
                </c:pt>
                <c:pt idx="315">
                  <c:v>0.53121367521367524</c:v>
                </c:pt>
                <c:pt idx="316">
                  <c:v>0.51732162919614311</c:v>
                </c:pt>
                <c:pt idx="317">
                  <c:v>0.5093161533782693</c:v>
                </c:pt>
                <c:pt idx="318">
                  <c:v>0.5144142302187692</c:v>
                </c:pt>
                <c:pt idx="319">
                  <c:v>0.5274896747308</c:v>
                </c:pt>
                <c:pt idx="320">
                  <c:v>0.54051066181941876</c:v>
                </c:pt>
                <c:pt idx="321">
                  <c:v>0.51245333353775868</c:v>
                </c:pt>
                <c:pt idx="322">
                  <c:v>0.52954861851429147</c:v>
                </c:pt>
                <c:pt idx="323">
                  <c:v>0.52211486749624469</c:v>
                </c:pt>
                <c:pt idx="324">
                  <c:v>0.53032280518576524</c:v>
                </c:pt>
                <c:pt idx="325">
                  <c:v>0.52755644904263399</c:v>
                </c:pt>
                <c:pt idx="326">
                  <c:v>0.50833076970405466</c:v>
                </c:pt>
                <c:pt idx="327">
                  <c:v>0.51927209999434421</c:v>
                </c:pt>
                <c:pt idx="328">
                  <c:v>0.52811937266249054</c:v>
                </c:pt>
                <c:pt idx="329">
                  <c:v>0.51277000365476699</c:v>
                </c:pt>
                <c:pt idx="330">
                  <c:v>0.55080763854249415</c:v>
                </c:pt>
                <c:pt idx="331">
                  <c:v>0.52972508165891319</c:v>
                </c:pt>
                <c:pt idx="332">
                  <c:v>0.56571998876001661</c:v>
                </c:pt>
                <c:pt idx="333">
                  <c:v>0.53903036721424524</c:v>
                </c:pt>
                <c:pt idx="334">
                  <c:v>0.51844750532207351</c:v>
                </c:pt>
                <c:pt idx="335">
                  <c:v>0.50926168296250673</c:v>
                </c:pt>
                <c:pt idx="336">
                  <c:v>0.5189615519224039</c:v>
                </c:pt>
                <c:pt idx="337">
                  <c:v>0.5081930568577655</c:v>
                </c:pt>
                <c:pt idx="338">
                  <c:v>0.52508949474179678</c:v>
                </c:pt>
                <c:pt idx="339">
                  <c:v>0.54033121653592331</c:v>
                </c:pt>
                <c:pt idx="340">
                  <c:v>0.49469090084643291</c:v>
                </c:pt>
                <c:pt idx="341">
                  <c:v>0.4500772384290892</c:v>
                </c:pt>
                <c:pt idx="342">
                  <c:v>0.49734328623765661</c:v>
                </c:pt>
                <c:pt idx="343">
                  <c:v>0.53620072624306858</c:v>
                </c:pt>
                <c:pt idx="344">
                  <c:v>0.51418076069488028</c:v>
                </c:pt>
                <c:pt idx="345">
                  <c:v>0.51362105907560451</c:v>
                </c:pt>
                <c:pt idx="346">
                  <c:v>0.49817460059219731</c:v>
                </c:pt>
                <c:pt idx="347">
                  <c:v>0.47645007389737343</c:v>
                </c:pt>
                <c:pt idx="348">
                  <c:v>0.44773371429444525</c:v>
                </c:pt>
                <c:pt idx="349">
                  <c:v>0.48048566800013226</c:v>
                </c:pt>
                <c:pt idx="350">
                  <c:v>0.49734847230957663</c:v>
                </c:pt>
                <c:pt idx="351">
                  <c:v>0.47885616438356166</c:v>
                </c:pt>
                <c:pt idx="352">
                  <c:v>0.5140567932182375</c:v>
                </c:pt>
                <c:pt idx="353">
                  <c:v>0.48572436388796558</c:v>
                </c:pt>
                <c:pt idx="354">
                  <c:v>0.50326636175925465</c:v>
                </c:pt>
                <c:pt idx="355">
                  <c:v>0.45681135902636916</c:v>
                </c:pt>
                <c:pt idx="356">
                  <c:v>0.507661969873343</c:v>
                </c:pt>
                <c:pt idx="357">
                  <c:v>0.49430458846634528</c:v>
                </c:pt>
                <c:pt idx="358">
                  <c:v>0.46049324932493252</c:v>
                </c:pt>
                <c:pt idx="359">
                  <c:v>0.44203820740133587</c:v>
                </c:pt>
                <c:pt idx="360">
                  <c:v>0.47280055115397862</c:v>
                </c:pt>
                <c:pt idx="361">
                  <c:v>0.47303651245138445</c:v>
                </c:pt>
                <c:pt idx="362">
                  <c:v>0.45264537288520246</c:v>
                </c:pt>
                <c:pt idx="363">
                  <c:v>0.46434486385507179</c:v>
                </c:pt>
              </c:numCache>
            </c:numRef>
          </c:val>
          <c:smooth val="0"/>
          <c:extLst>
            <c:ext xmlns:c16="http://schemas.microsoft.com/office/drawing/2014/chart" uri="{C3380CC4-5D6E-409C-BE32-E72D297353CC}">
              <c16:uniqueId val="{00000000-9F2C-4A1B-8680-C78356DDE131}"/>
            </c:ext>
          </c:extLst>
        </c:ser>
        <c:dLbls>
          <c:showLegendKey val="0"/>
          <c:showVal val="0"/>
          <c:showCatName val="0"/>
          <c:showSerName val="0"/>
          <c:showPercent val="0"/>
          <c:showBubbleSize val="0"/>
        </c:dLbls>
        <c:smooth val="0"/>
        <c:axId val="1924959152"/>
        <c:axId val="1924959568"/>
      </c:lineChart>
      <c:dateAx>
        <c:axId val="1924959152"/>
        <c:scaling>
          <c:orientation val="minMax"/>
          <c:max val="43496"/>
        </c:scaling>
        <c:delete val="0"/>
        <c:axPos val="b"/>
        <c:numFmt formatCode="[$-409]d\-mmm;@"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4959568"/>
        <c:crosses val="autoZero"/>
        <c:auto val="1"/>
        <c:lblOffset val="100"/>
        <c:baseTimeUnit val="days"/>
      </c:dateAx>
      <c:valAx>
        <c:axId val="1924959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49591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6.701187937861712E-2"/>
          <c:w val="0.9190529308836396"/>
          <c:h val="0.71784547126595233"/>
        </c:manualLayout>
      </c:layout>
      <c:barChart>
        <c:barDir val="col"/>
        <c:grouping val="clustered"/>
        <c:varyColors val="0"/>
        <c:ser>
          <c:idx val="0"/>
          <c:order val="0"/>
          <c:tx>
            <c:strRef>
              <c:f>month_merge!$B$1</c:f>
              <c:strCache>
                <c:ptCount val="1"/>
                <c:pt idx="0">
                  <c:v>Average Total Time Penalty (minutes) with original GTFS</c:v>
                </c:pt>
              </c:strCache>
            </c:strRef>
          </c:tx>
          <c:spPr>
            <a:solidFill>
              <a:schemeClr val="accent1"/>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B$2:$B$13</c:f>
              <c:numCache>
                <c:formatCode>General</c:formatCode>
                <c:ptCount val="12"/>
                <c:pt idx="0">
                  <c:v>3.9231666666666665</c:v>
                </c:pt>
                <c:pt idx="1">
                  <c:v>3.4316666666666666</c:v>
                </c:pt>
                <c:pt idx="2">
                  <c:v>3.5215000000000001</c:v>
                </c:pt>
                <c:pt idx="3">
                  <c:v>3.8800000000000003</c:v>
                </c:pt>
                <c:pt idx="4">
                  <c:v>4.1795</c:v>
                </c:pt>
                <c:pt idx="5">
                  <c:v>3.5985</c:v>
                </c:pt>
                <c:pt idx="6">
                  <c:v>4.3491666666666662</c:v>
                </c:pt>
                <c:pt idx="7">
                  <c:v>4.153833333333333</c:v>
                </c:pt>
                <c:pt idx="8">
                  <c:v>4.1875</c:v>
                </c:pt>
                <c:pt idx="9">
                  <c:v>3.3935000000000004</c:v>
                </c:pt>
                <c:pt idx="10">
                  <c:v>2.9376666666666664</c:v>
                </c:pt>
                <c:pt idx="11">
                  <c:v>3.3136666666666668</c:v>
                </c:pt>
              </c:numCache>
            </c:numRef>
          </c:val>
          <c:extLst>
            <c:ext xmlns:c16="http://schemas.microsoft.com/office/drawing/2014/chart" uri="{C3380CC4-5D6E-409C-BE32-E72D297353CC}">
              <c16:uniqueId val="{00000000-CA8D-411E-8221-42551FD86F12}"/>
            </c:ext>
          </c:extLst>
        </c:ser>
        <c:ser>
          <c:idx val="1"/>
          <c:order val="1"/>
          <c:tx>
            <c:strRef>
              <c:f>month_merge!$C$1</c:f>
              <c:strCache>
                <c:ptCount val="1"/>
                <c:pt idx="0">
                  <c:v>Transfer Risk (%) with original GTFS</c:v>
                </c:pt>
              </c:strCache>
            </c:strRef>
          </c:tx>
          <c:spPr>
            <a:solidFill>
              <a:schemeClr val="accent2"/>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C$2:$C$13</c:f>
              <c:numCache>
                <c:formatCode>General</c:formatCode>
                <c:ptCount val="12"/>
                <c:pt idx="0">
                  <c:v>7.26</c:v>
                </c:pt>
                <c:pt idx="1">
                  <c:v>6.660000000000001</c:v>
                </c:pt>
                <c:pt idx="2">
                  <c:v>6.8000000000000007</c:v>
                </c:pt>
                <c:pt idx="3">
                  <c:v>7.2700000000000005</c:v>
                </c:pt>
                <c:pt idx="4">
                  <c:v>7.82</c:v>
                </c:pt>
                <c:pt idx="5">
                  <c:v>6.87</c:v>
                </c:pt>
                <c:pt idx="6">
                  <c:v>8.23</c:v>
                </c:pt>
                <c:pt idx="7">
                  <c:v>8.06</c:v>
                </c:pt>
                <c:pt idx="8">
                  <c:v>8.08</c:v>
                </c:pt>
                <c:pt idx="9">
                  <c:v>6.7299999999999995</c:v>
                </c:pt>
                <c:pt idx="10">
                  <c:v>5.82</c:v>
                </c:pt>
                <c:pt idx="11">
                  <c:v>6.08</c:v>
                </c:pt>
              </c:numCache>
            </c:numRef>
          </c:val>
          <c:extLst>
            <c:ext xmlns:c16="http://schemas.microsoft.com/office/drawing/2014/chart" uri="{C3380CC4-5D6E-409C-BE32-E72D297353CC}">
              <c16:uniqueId val="{00000001-CA8D-411E-8221-42551FD86F12}"/>
            </c:ext>
          </c:extLst>
        </c:ser>
        <c:ser>
          <c:idx val="2"/>
          <c:order val="2"/>
          <c:tx>
            <c:strRef>
              <c:f>month_merge!$H$1</c:f>
              <c:strCache>
                <c:ptCount val="1"/>
                <c:pt idx="0">
                  <c:v>Average Total Time Penalty (minutes) with APC-GTFS</c:v>
                </c:pt>
              </c:strCache>
            </c:strRef>
          </c:tx>
          <c:spPr>
            <a:pattFill prst="wdDnDiag">
              <a:fgClr>
                <a:schemeClr val="accent1"/>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H$2:$H$13</c:f>
              <c:numCache>
                <c:formatCode>General</c:formatCode>
                <c:ptCount val="12"/>
                <c:pt idx="3">
                  <c:v>4.4283333333333328</c:v>
                </c:pt>
                <c:pt idx="4">
                  <c:v>4.9543333333333335</c:v>
                </c:pt>
                <c:pt idx="5">
                  <c:v>4.3261666666666665</c:v>
                </c:pt>
                <c:pt idx="6">
                  <c:v>5.0908333333333333</c:v>
                </c:pt>
                <c:pt idx="7">
                  <c:v>4.8711666666666664</c:v>
                </c:pt>
                <c:pt idx="8">
                  <c:v>4.782</c:v>
                </c:pt>
                <c:pt idx="9">
                  <c:v>5.1733333333333329</c:v>
                </c:pt>
                <c:pt idx="10">
                  <c:v>3.5665</c:v>
                </c:pt>
                <c:pt idx="11">
                  <c:v>3.9063333333333334</c:v>
                </c:pt>
              </c:numCache>
            </c:numRef>
          </c:val>
          <c:extLst>
            <c:ext xmlns:c16="http://schemas.microsoft.com/office/drawing/2014/chart" uri="{C3380CC4-5D6E-409C-BE32-E72D297353CC}">
              <c16:uniqueId val="{00000002-CA8D-411E-8221-42551FD86F12}"/>
            </c:ext>
          </c:extLst>
        </c:ser>
        <c:ser>
          <c:idx val="3"/>
          <c:order val="3"/>
          <c:tx>
            <c:strRef>
              <c:f>month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I$2:$I$13</c:f>
              <c:numCache>
                <c:formatCode>General</c:formatCode>
                <c:ptCount val="12"/>
                <c:pt idx="3">
                  <c:v>8.24</c:v>
                </c:pt>
                <c:pt idx="4">
                  <c:v>9.2200000000000006</c:v>
                </c:pt>
                <c:pt idx="5">
                  <c:v>8.19</c:v>
                </c:pt>
                <c:pt idx="6">
                  <c:v>9.5500000000000007</c:v>
                </c:pt>
                <c:pt idx="7">
                  <c:v>9.34</c:v>
                </c:pt>
                <c:pt idx="8">
                  <c:v>9.1800000000000015</c:v>
                </c:pt>
                <c:pt idx="9">
                  <c:v>8.73</c:v>
                </c:pt>
                <c:pt idx="10">
                  <c:v>7.0000000000000009</c:v>
                </c:pt>
                <c:pt idx="11">
                  <c:v>7.39</c:v>
                </c:pt>
              </c:numCache>
            </c:numRef>
          </c:val>
          <c:extLst>
            <c:ext xmlns:c16="http://schemas.microsoft.com/office/drawing/2014/chart" uri="{C3380CC4-5D6E-409C-BE32-E72D297353CC}">
              <c16:uniqueId val="{00000003-CA8D-411E-8221-42551FD86F12}"/>
            </c:ext>
          </c:extLst>
        </c:ser>
        <c:dLbls>
          <c:showLegendKey val="0"/>
          <c:showVal val="0"/>
          <c:showCatName val="0"/>
          <c:showSerName val="0"/>
          <c:showPercent val="0"/>
          <c:showBubbleSize val="0"/>
        </c:dLbls>
        <c:gapWidth val="219"/>
        <c:overlap val="-27"/>
        <c:axId val="450160024"/>
        <c:axId val="450161992"/>
      </c:barChart>
      <c:catAx>
        <c:axId val="450160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1992"/>
        <c:crosses val="autoZero"/>
        <c:auto val="1"/>
        <c:lblAlgn val="ctr"/>
        <c:lblOffset val="100"/>
        <c:noMultiLvlLbl val="0"/>
      </c:catAx>
      <c:valAx>
        <c:axId val="450161992"/>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0024"/>
        <c:crosses val="autoZero"/>
        <c:crossBetween val="between"/>
      </c:valAx>
      <c:spPr>
        <a:noFill/>
        <a:ln>
          <a:noFill/>
        </a:ln>
        <a:effectLst/>
      </c:spPr>
    </c:plotArea>
    <c:legend>
      <c:legendPos val="b"/>
      <c:layout>
        <c:manualLayout>
          <c:xMode val="edge"/>
          <c:yMode val="edge"/>
          <c:x val="0.10052912656751239"/>
          <c:y val="0.86474302132846204"/>
          <c:w val="0.89616378681831432"/>
          <c:h val="0.1352569786715379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7.1428571428571425E-2"/>
          <c:w val="0.9190529308836396"/>
          <c:h val="0.66899310706042614"/>
        </c:manualLayout>
      </c:layout>
      <c:barChart>
        <c:barDir val="col"/>
        <c:grouping val="clustered"/>
        <c:varyColors val="0"/>
        <c:ser>
          <c:idx val="0"/>
          <c:order val="0"/>
          <c:tx>
            <c:strRef>
              <c:f>weekday_merge!$B$1</c:f>
              <c:strCache>
                <c:ptCount val="1"/>
                <c:pt idx="0">
                  <c:v>Average Total Time Penalty (minutes) with original GTFS</c:v>
                </c:pt>
              </c:strCache>
            </c:strRef>
          </c:tx>
          <c:spPr>
            <a:solidFill>
              <a:schemeClr val="accent1"/>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B$2:$B$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7F37-486D-AA99-19D8902FDC87}"/>
            </c:ext>
          </c:extLst>
        </c:ser>
        <c:ser>
          <c:idx val="1"/>
          <c:order val="1"/>
          <c:tx>
            <c:strRef>
              <c:f>weekday_merge!$C$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7F37-486D-AA99-19D8902FDC87}"/>
            </c:ext>
          </c:extLst>
        </c:ser>
        <c:ser>
          <c:idx val="2"/>
          <c:order val="2"/>
          <c:tx>
            <c:strRef>
              <c:f>weekday_merge!$H$1</c:f>
              <c:strCache>
                <c:ptCount val="1"/>
                <c:pt idx="0">
                  <c:v>Average Total Time Penalty (minutes) with APC-GTFS</c:v>
                </c:pt>
              </c:strCache>
            </c:strRef>
          </c:tx>
          <c:spPr>
            <a:pattFill prst="wdDnDiag">
              <a:fgClr>
                <a:schemeClr val="accent1"/>
              </a:fgClr>
              <a:bgClr>
                <a:schemeClr val="bg1"/>
              </a:bgClr>
            </a:pattFill>
            <a:ln cap="rnd">
              <a:noFill/>
              <a:prstDash val="solid"/>
            </a:ln>
            <a:effectLst/>
          </c:spPr>
          <c:invertIfNegative val="1"/>
          <c:cat>
            <c:strRef>
              <c:f>weekday_merge!$A$2:$A$8</c:f>
              <c:strCache>
                <c:ptCount val="7"/>
                <c:pt idx="0">
                  <c:v>Mon</c:v>
                </c:pt>
                <c:pt idx="1">
                  <c:v>Tue</c:v>
                </c:pt>
                <c:pt idx="2">
                  <c:v>Wed</c:v>
                </c:pt>
                <c:pt idx="3">
                  <c:v>Thu</c:v>
                </c:pt>
                <c:pt idx="4">
                  <c:v>Fri</c:v>
                </c:pt>
                <c:pt idx="5">
                  <c:v>Sat</c:v>
                </c:pt>
                <c:pt idx="6">
                  <c:v>Sun</c:v>
                </c:pt>
              </c:strCache>
            </c:strRef>
          </c:cat>
          <c:val>
            <c:numRef>
              <c:f>weekday_merge!$H$2:$H$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7F37-486D-AA99-19D8902FDC87}"/>
            </c:ext>
          </c:extLst>
        </c:ser>
        <c:ser>
          <c:idx val="3"/>
          <c:order val="3"/>
          <c:tx>
            <c:strRef>
              <c:f>weekday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7F37-486D-AA99-19D8902FDC87}"/>
            </c:ext>
          </c:extLst>
        </c:ser>
        <c:dLbls>
          <c:showLegendKey val="0"/>
          <c:showVal val="0"/>
          <c:showCatName val="0"/>
          <c:showSerName val="0"/>
          <c:showPercent val="0"/>
          <c:showBubbleSize val="0"/>
        </c:dLbls>
        <c:gapWidth val="219"/>
        <c:overlap val="-27"/>
        <c:axId val="513125232"/>
        <c:axId val="513117360"/>
      </c:barChart>
      <c:catAx>
        <c:axId val="513125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17360"/>
        <c:crosses val="autoZero"/>
        <c:auto val="1"/>
        <c:lblAlgn val="ctr"/>
        <c:lblOffset val="100"/>
        <c:noMultiLvlLbl val="0"/>
      </c:catAx>
      <c:valAx>
        <c:axId val="51311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25232"/>
        <c:crosses val="autoZero"/>
        <c:crossBetween val="between"/>
      </c:valAx>
      <c:spPr>
        <a:noFill/>
        <a:ln>
          <a:noFill/>
        </a:ln>
        <a:effectLst/>
      </c:spPr>
    </c:plotArea>
    <c:legend>
      <c:legendPos val="b"/>
      <c:layout>
        <c:manualLayout>
          <c:xMode val="edge"/>
          <c:yMode val="edge"/>
          <c:x val="9.1738298337707788E-2"/>
          <c:y val="0.84888945699969331"/>
          <c:w val="0.89930683143773693"/>
          <c:h val="0.1493066491688538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162438028579759E-2"/>
          <c:y val="5.8001581861323488E-2"/>
          <c:w val="0.85798993875765517"/>
          <c:h val="0.68362026194128833"/>
        </c:manualLayout>
      </c:layout>
      <c:lineChart>
        <c:grouping val="standard"/>
        <c:varyColors val="0"/>
        <c:ser>
          <c:idx val="2"/>
          <c:order val="1"/>
          <c:tx>
            <c:strRef>
              <c:f>hour_merge!$G$1</c:f>
              <c:strCache>
                <c:ptCount val="1"/>
                <c:pt idx="0">
                  <c:v>Average Total Time Penalty (minutes) with APC-GTFS</c:v>
                </c:pt>
              </c:strCache>
            </c:strRef>
          </c:tx>
          <c:spPr>
            <a:ln w="19050" cap="rnd">
              <a:solidFill>
                <a:schemeClr val="accent1"/>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G$2:$G$20</c:f>
              <c:numCache>
                <c:formatCode>General</c:formatCode>
                <c:ptCount val="19"/>
                <c:pt idx="0">
                  <c:v>1.4001666666666668</c:v>
                </c:pt>
                <c:pt idx="1">
                  <c:v>2.3188333333333331</c:v>
                </c:pt>
                <c:pt idx="2">
                  <c:v>2.887</c:v>
                </c:pt>
                <c:pt idx="3">
                  <c:v>3.8763333333333336</c:v>
                </c:pt>
                <c:pt idx="4">
                  <c:v>4.0614999999999997</c:v>
                </c:pt>
                <c:pt idx="5">
                  <c:v>3.8333333333333335</c:v>
                </c:pt>
                <c:pt idx="6">
                  <c:v>3.9144999999999999</c:v>
                </c:pt>
                <c:pt idx="7">
                  <c:v>4.166666666666667</c:v>
                </c:pt>
                <c:pt idx="8">
                  <c:v>4.323666666666667</c:v>
                </c:pt>
                <c:pt idx="9">
                  <c:v>4.3763333333333332</c:v>
                </c:pt>
                <c:pt idx="10">
                  <c:v>5.5445000000000002</c:v>
                </c:pt>
                <c:pt idx="11">
                  <c:v>5.3559999999999999</c:v>
                </c:pt>
                <c:pt idx="12">
                  <c:v>6.7661666666666669</c:v>
                </c:pt>
                <c:pt idx="13">
                  <c:v>6.1588333333333329</c:v>
                </c:pt>
                <c:pt idx="14">
                  <c:v>5.1988333333333339</c:v>
                </c:pt>
                <c:pt idx="15">
                  <c:v>4.4961666666666664</c:v>
                </c:pt>
                <c:pt idx="16">
                  <c:v>4.7844999999999995</c:v>
                </c:pt>
                <c:pt idx="17">
                  <c:v>5.6381666666666668</c:v>
                </c:pt>
                <c:pt idx="18">
                  <c:v>6.0398333333333332</c:v>
                </c:pt>
              </c:numCache>
            </c:numRef>
          </c:val>
          <c:smooth val="0"/>
          <c:extLst>
            <c:ext xmlns:c16="http://schemas.microsoft.com/office/drawing/2014/chart" uri="{C3380CC4-5D6E-409C-BE32-E72D297353CC}">
              <c16:uniqueId val="{00000000-1C21-4197-B5AE-C4E03FEFEC05}"/>
            </c:ext>
          </c:extLst>
        </c:ser>
        <c:ser>
          <c:idx val="3"/>
          <c:order val="2"/>
          <c:tx>
            <c:strRef>
              <c:f>hour_merge!$H$1</c:f>
              <c:strCache>
                <c:ptCount val="1"/>
                <c:pt idx="0">
                  <c:v>Transfer Risk (%) with APC-GTFS</c:v>
                </c:pt>
              </c:strCache>
            </c:strRef>
          </c:tx>
          <c:spPr>
            <a:ln w="19050" cap="rnd">
              <a:solidFill>
                <a:schemeClr val="accent2"/>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H$2:$H$20</c:f>
              <c:numCache>
                <c:formatCode>General</c:formatCode>
                <c:ptCount val="19"/>
                <c:pt idx="0">
                  <c:v>1.4500000000000002</c:v>
                </c:pt>
                <c:pt idx="1">
                  <c:v>4.1900000000000004</c:v>
                </c:pt>
                <c:pt idx="2">
                  <c:v>7.19</c:v>
                </c:pt>
                <c:pt idx="3">
                  <c:v>8.6999999999999993</c:v>
                </c:pt>
                <c:pt idx="4">
                  <c:v>8.08</c:v>
                </c:pt>
                <c:pt idx="5">
                  <c:v>7.41</c:v>
                </c:pt>
                <c:pt idx="6">
                  <c:v>7.21</c:v>
                </c:pt>
                <c:pt idx="7">
                  <c:v>7.8299999999999992</c:v>
                </c:pt>
                <c:pt idx="8">
                  <c:v>8.2799999999999994</c:v>
                </c:pt>
                <c:pt idx="9">
                  <c:v>8.42</c:v>
                </c:pt>
                <c:pt idx="10">
                  <c:v>9.2100000000000009</c:v>
                </c:pt>
                <c:pt idx="11">
                  <c:v>9.89</c:v>
                </c:pt>
                <c:pt idx="12">
                  <c:v>11.540000000000001</c:v>
                </c:pt>
                <c:pt idx="13">
                  <c:v>12.08</c:v>
                </c:pt>
                <c:pt idx="14">
                  <c:v>10.17</c:v>
                </c:pt>
                <c:pt idx="15">
                  <c:v>8.24</c:v>
                </c:pt>
                <c:pt idx="16">
                  <c:v>7.1800000000000006</c:v>
                </c:pt>
                <c:pt idx="17">
                  <c:v>8</c:v>
                </c:pt>
                <c:pt idx="18">
                  <c:v>8.35</c:v>
                </c:pt>
              </c:numCache>
            </c:numRef>
          </c:val>
          <c:smooth val="0"/>
          <c:extLst>
            <c:ext xmlns:c16="http://schemas.microsoft.com/office/drawing/2014/chart" uri="{C3380CC4-5D6E-409C-BE32-E72D297353CC}">
              <c16:uniqueId val="{00000001-1C21-4197-B5AE-C4E03FEFEC05}"/>
            </c:ext>
          </c:extLst>
        </c:ser>
        <c:ser>
          <c:idx val="0"/>
          <c:order val="3"/>
          <c:tx>
            <c:strRef>
              <c:f>hour_merge!$B$1</c:f>
              <c:strCache>
                <c:ptCount val="1"/>
                <c:pt idx="0">
                  <c:v>Average Total Time Penalty (minutes) with original GTFS</c:v>
                </c:pt>
              </c:strCache>
            </c:strRef>
          </c:tx>
          <c:spPr>
            <a:ln w="19050" cap="rnd">
              <a:solidFill>
                <a:schemeClr val="accent1"/>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B$2:$B$20</c:f>
              <c:numCache>
                <c:formatCode>General</c:formatCode>
                <c:ptCount val="19"/>
                <c:pt idx="0">
                  <c:v>1.8496666666666699</c:v>
                </c:pt>
                <c:pt idx="1">
                  <c:v>2.3556666666666666</c:v>
                </c:pt>
                <c:pt idx="2">
                  <c:v>2.9855</c:v>
                </c:pt>
                <c:pt idx="3">
                  <c:v>3.3673333333333333</c:v>
                </c:pt>
                <c:pt idx="4">
                  <c:v>3.2633333333333336</c:v>
                </c:pt>
                <c:pt idx="5">
                  <c:v>3.1390000000000002</c:v>
                </c:pt>
                <c:pt idx="6">
                  <c:v>3.3028333333333331</c:v>
                </c:pt>
                <c:pt idx="7">
                  <c:v>3.4863333333333335</c:v>
                </c:pt>
                <c:pt idx="8">
                  <c:v>3.5451666666666668</c:v>
                </c:pt>
                <c:pt idx="9">
                  <c:v>4.2473333333333336</c:v>
                </c:pt>
                <c:pt idx="10">
                  <c:v>4.5409999999999995</c:v>
                </c:pt>
                <c:pt idx="11">
                  <c:v>5.1028333333333338</c:v>
                </c:pt>
                <c:pt idx="12">
                  <c:v>5.1710000000000003</c:v>
                </c:pt>
                <c:pt idx="13">
                  <c:v>4.5486666666666666</c:v>
                </c:pt>
                <c:pt idx="14">
                  <c:v>3.846166666666667</c:v>
                </c:pt>
                <c:pt idx="15">
                  <c:v>3.7611666666666665</c:v>
                </c:pt>
                <c:pt idx="16">
                  <c:v>3.9689999999999999</c:v>
                </c:pt>
                <c:pt idx="17">
                  <c:v>4.4671666666666665</c:v>
                </c:pt>
                <c:pt idx="18">
                  <c:v>4.6860000000000008</c:v>
                </c:pt>
              </c:numCache>
            </c:numRef>
          </c:val>
          <c:smooth val="1"/>
          <c:extLst>
            <c:ext xmlns:c16="http://schemas.microsoft.com/office/drawing/2014/chart" uri="{C3380CC4-5D6E-409C-BE32-E72D297353CC}">
              <c16:uniqueId val="{00000002-1C21-4197-B5AE-C4E03FEFEC05}"/>
            </c:ext>
          </c:extLst>
        </c:ser>
        <c:dLbls>
          <c:showLegendKey val="0"/>
          <c:showVal val="0"/>
          <c:showCatName val="0"/>
          <c:showSerName val="0"/>
          <c:showPercent val="0"/>
          <c:showBubbleSize val="0"/>
        </c:dLbls>
        <c:marker val="1"/>
        <c:smooth val="0"/>
        <c:axId val="453587528"/>
        <c:axId val="453588840"/>
      </c:lineChart>
      <c:lineChart>
        <c:grouping val="standard"/>
        <c:varyColors val="0"/>
        <c:ser>
          <c:idx val="1"/>
          <c:order val="0"/>
          <c:tx>
            <c:strRef>
              <c:f>hour_merge!$C$1</c:f>
              <c:strCache>
                <c:ptCount val="1"/>
                <c:pt idx="0">
                  <c:v>Transfer Risk (%) with original GTFS</c:v>
                </c:pt>
              </c:strCache>
            </c:strRef>
          </c:tx>
          <c:spPr>
            <a:ln w="19050"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C$2:$C$20</c:f>
              <c:numCache>
                <c:formatCode>General</c:formatCode>
                <c:ptCount val="19"/>
                <c:pt idx="0">
                  <c:v>3.17</c:v>
                </c:pt>
                <c:pt idx="1">
                  <c:v>5</c:v>
                </c:pt>
                <c:pt idx="2">
                  <c:v>6.47</c:v>
                </c:pt>
                <c:pt idx="3">
                  <c:v>6.94</c:v>
                </c:pt>
                <c:pt idx="4">
                  <c:v>6.49</c:v>
                </c:pt>
                <c:pt idx="5">
                  <c:v>5.99</c:v>
                </c:pt>
                <c:pt idx="6">
                  <c:v>6.370000000000001</c:v>
                </c:pt>
                <c:pt idx="7">
                  <c:v>6.93</c:v>
                </c:pt>
                <c:pt idx="8">
                  <c:v>7.1400000000000006</c:v>
                </c:pt>
                <c:pt idx="9">
                  <c:v>7.68</c:v>
                </c:pt>
                <c:pt idx="10">
                  <c:v>8.48</c:v>
                </c:pt>
                <c:pt idx="11">
                  <c:v>9.41</c:v>
                </c:pt>
                <c:pt idx="12">
                  <c:v>10.15</c:v>
                </c:pt>
                <c:pt idx="13">
                  <c:v>9.1800000000000015</c:v>
                </c:pt>
                <c:pt idx="14">
                  <c:v>7.4399999999999995</c:v>
                </c:pt>
                <c:pt idx="15">
                  <c:v>6.08</c:v>
                </c:pt>
                <c:pt idx="16">
                  <c:v>5.7700000000000005</c:v>
                </c:pt>
                <c:pt idx="17">
                  <c:v>6.1</c:v>
                </c:pt>
                <c:pt idx="18">
                  <c:v>6.5600000000000005</c:v>
                </c:pt>
              </c:numCache>
            </c:numRef>
          </c:val>
          <c:smooth val="1"/>
          <c:extLst>
            <c:ext xmlns:c16="http://schemas.microsoft.com/office/drawing/2014/chart" uri="{C3380CC4-5D6E-409C-BE32-E72D297353CC}">
              <c16:uniqueId val="{00000003-1C21-4197-B5AE-C4E03FEFEC05}"/>
            </c:ext>
          </c:extLst>
        </c:ser>
        <c:dLbls>
          <c:showLegendKey val="0"/>
          <c:showVal val="0"/>
          <c:showCatName val="0"/>
          <c:showSerName val="0"/>
          <c:showPercent val="0"/>
          <c:showBubbleSize val="0"/>
        </c:dLbls>
        <c:marker val="1"/>
        <c:smooth val="0"/>
        <c:axId val="513100960"/>
        <c:axId val="513098664"/>
      </c:lineChart>
      <c:catAx>
        <c:axId val="453587528"/>
        <c:scaling>
          <c:orientation val="minMax"/>
        </c:scaling>
        <c:delete val="0"/>
        <c:axPos val="b"/>
        <c:numFmt formatCode="h:mm"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8840"/>
        <c:crosses val="autoZero"/>
        <c:auto val="1"/>
        <c:lblAlgn val="ctr"/>
        <c:lblOffset val="0"/>
        <c:tickLblSkip val="2"/>
        <c:tickMarkSkip val="2"/>
        <c:noMultiLvlLbl val="0"/>
      </c:catAx>
      <c:valAx>
        <c:axId val="453588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Minute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7528"/>
        <c:crosses val="autoZero"/>
        <c:crossBetween val="between"/>
      </c:valAx>
      <c:valAx>
        <c:axId val="5130986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00960"/>
        <c:crosses val="max"/>
        <c:crossBetween val="between"/>
      </c:valAx>
      <c:catAx>
        <c:axId val="513100960"/>
        <c:scaling>
          <c:orientation val="minMax"/>
        </c:scaling>
        <c:delete val="1"/>
        <c:axPos val="b"/>
        <c:numFmt formatCode="h:mm" sourceLinked="1"/>
        <c:majorTickMark val="out"/>
        <c:minorTickMark val="none"/>
        <c:tickLblPos val="nextTo"/>
        <c:crossAx val="513098664"/>
        <c:crosses val="autoZero"/>
        <c:auto val="1"/>
        <c:lblAlgn val="ctr"/>
        <c:lblOffset val="100"/>
        <c:noMultiLvlLbl val="0"/>
      </c:catAx>
      <c:spPr>
        <a:noFill/>
        <a:ln>
          <a:noFill/>
        </a:ln>
        <a:effectLst/>
      </c:spPr>
    </c:plotArea>
    <c:legend>
      <c:legendPos val="b"/>
      <c:layout>
        <c:manualLayout>
          <c:xMode val="edge"/>
          <c:yMode val="edge"/>
          <c:x val="4.8502478856809562E-2"/>
          <c:y val="0.84574006900822796"/>
          <c:w val="0.9476819043452902"/>
          <c:h val="0.1529405283953667"/>
        </c:manualLayout>
      </c:layout>
      <c:overlay val="0"/>
      <c:spPr>
        <a:noFill/>
        <a:ln>
          <a:noFill/>
        </a:ln>
        <a:effectLst/>
      </c:spPr>
      <c:txPr>
        <a:bodyPr rot="0" spcFirstLastPara="1" vertOverflow="ellipsis" vert="horz" wrap="square" anchor="ctr" anchorCtr="1"/>
        <a:lstStyle/>
        <a:p>
          <a:pPr>
            <a:defRPr sz="7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ur_merge!$M$1</c:f>
              <c:strCache>
                <c:ptCount val="1"/>
                <c:pt idx="0">
                  <c:v>TR difference (percentage, APC-GTFS - original GTFS)</c:v>
                </c:pt>
              </c:strCache>
            </c:strRef>
          </c:tx>
          <c:spPr>
            <a:ln w="28575" cap="rnd">
              <a:solidFill>
                <a:schemeClr val="accent1"/>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M$2:$M$20</c:f>
              <c:numCache>
                <c:formatCode>General</c:formatCode>
                <c:ptCount val="19"/>
                <c:pt idx="0">
                  <c:v>-1.7199999999999998</c:v>
                </c:pt>
                <c:pt idx="1">
                  <c:v>-0.80999999999999961</c:v>
                </c:pt>
                <c:pt idx="2">
                  <c:v>0.72000000000000064</c:v>
                </c:pt>
                <c:pt idx="3">
                  <c:v>1.7599999999999989</c:v>
                </c:pt>
                <c:pt idx="4">
                  <c:v>1.5899999999999999</c:v>
                </c:pt>
                <c:pt idx="5">
                  <c:v>1.42</c:v>
                </c:pt>
                <c:pt idx="6">
                  <c:v>0.83999999999999897</c:v>
                </c:pt>
                <c:pt idx="7">
                  <c:v>0.89999999999999947</c:v>
                </c:pt>
                <c:pt idx="8">
                  <c:v>1.1399999999999988</c:v>
                </c:pt>
                <c:pt idx="9">
                  <c:v>0.74000000000000021</c:v>
                </c:pt>
                <c:pt idx="10">
                  <c:v>0.73000000000000043</c:v>
                </c:pt>
                <c:pt idx="11">
                  <c:v>0.48000000000000043</c:v>
                </c:pt>
                <c:pt idx="12">
                  <c:v>1.3900000000000006</c:v>
                </c:pt>
                <c:pt idx="13">
                  <c:v>2.8999999999999986</c:v>
                </c:pt>
                <c:pt idx="14">
                  <c:v>2.7300000000000004</c:v>
                </c:pt>
                <c:pt idx="15">
                  <c:v>2.16</c:v>
                </c:pt>
                <c:pt idx="16">
                  <c:v>1.4100000000000001</c:v>
                </c:pt>
                <c:pt idx="17">
                  <c:v>1.9000000000000004</c:v>
                </c:pt>
                <c:pt idx="18">
                  <c:v>1.7899999999999991</c:v>
                </c:pt>
              </c:numCache>
            </c:numRef>
          </c:val>
          <c:smooth val="0"/>
          <c:extLst>
            <c:ext xmlns:c16="http://schemas.microsoft.com/office/drawing/2014/chart" uri="{C3380CC4-5D6E-409C-BE32-E72D297353CC}">
              <c16:uniqueId val="{00000000-0B10-43B6-A473-1D835DA9D117}"/>
            </c:ext>
          </c:extLst>
        </c:ser>
        <c:ser>
          <c:idx val="1"/>
          <c:order val="1"/>
          <c:tx>
            <c:strRef>
              <c:f>hour_merge!$N$1</c:f>
              <c:strCache>
                <c:ptCount val="1"/>
                <c:pt idx="0">
                  <c:v>ATTP difference (min, APC-GTFS - original GTFS)</c:v>
                </c:pt>
              </c:strCache>
            </c:strRef>
          </c:tx>
          <c:spPr>
            <a:ln w="28575"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N$2:$N$20</c:f>
              <c:numCache>
                <c:formatCode>General</c:formatCode>
                <c:ptCount val="19"/>
                <c:pt idx="0">
                  <c:v>-0.44950000000000312</c:v>
                </c:pt>
                <c:pt idx="1">
                  <c:v>-3.6833333333333496E-2</c:v>
                </c:pt>
                <c:pt idx="2">
                  <c:v>-9.8500000000000032E-2</c:v>
                </c:pt>
                <c:pt idx="3">
                  <c:v>0.50900000000000034</c:v>
                </c:pt>
                <c:pt idx="4">
                  <c:v>0.79816666666666602</c:v>
                </c:pt>
                <c:pt idx="5">
                  <c:v>0.69433333333333325</c:v>
                </c:pt>
                <c:pt idx="6">
                  <c:v>0.6116666666666668</c:v>
                </c:pt>
                <c:pt idx="7">
                  <c:v>0.68033333333333346</c:v>
                </c:pt>
                <c:pt idx="8">
                  <c:v>0.77850000000000019</c:v>
                </c:pt>
                <c:pt idx="9">
                  <c:v>0.12899999999999956</c:v>
                </c:pt>
                <c:pt idx="10">
                  <c:v>1.0035000000000007</c:v>
                </c:pt>
                <c:pt idx="11">
                  <c:v>0.2531666666666661</c:v>
                </c:pt>
                <c:pt idx="12">
                  <c:v>1.5951666666666666</c:v>
                </c:pt>
                <c:pt idx="13">
                  <c:v>1.6101666666666663</c:v>
                </c:pt>
                <c:pt idx="14">
                  <c:v>1.3526666666666669</c:v>
                </c:pt>
                <c:pt idx="15">
                  <c:v>0.73499999999999988</c:v>
                </c:pt>
                <c:pt idx="16">
                  <c:v>0.81549999999999967</c:v>
                </c:pt>
                <c:pt idx="17">
                  <c:v>1.1710000000000003</c:v>
                </c:pt>
                <c:pt idx="18">
                  <c:v>1.3538333333333323</c:v>
                </c:pt>
              </c:numCache>
            </c:numRef>
          </c:val>
          <c:smooth val="0"/>
          <c:extLst>
            <c:ext xmlns:c16="http://schemas.microsoft.com/office/drawing/2014/chart" uri="{C3380CC4-5D6E-409C-BE32-E72D297353CC}">
              <c16:uniqueId val="{00000001-0B10-43B6-A473-1D835DA9D117}"/>
            </c:ext>
          </c:extLst>
        </c:ser>
        <c:dLbls>
          <c:showLegendKey val="0"/>
          <c:showVal val="0"/>
          <c:showCatName val="0"/>
          <c:showSerName val="0"/>
          <c:showPercent val="0"/>
          <c:showBubbleSize val="0"/>
        </c:dLbls>
        <c:smooth val="0"/>
        <c:axId val="369472192"/>
        <c:axId val="369475800"/>
      </c:lineChart>
      <c:catAx>
        <c:axId val="369472192"/>
        <c:scaling>
          <c:orientation val="minMax"/>
        </c:scaling>
        <c:delete val="0"/>
        <c:axPos val="b"/>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475800"/>
        <c:crosses val="autoZero"/>
        <c:auto val="0"/>
        <c:lblAlgn val="ctr"/>
        <c:lblOffset val="100"/>
        <c:tickLblSkip val="2"/>
        <c:noMultiLvlLbl val="0"/>
      </c:catAx>
      <c:valAx>
        <c:axId val="369475800"/>
        <c:scaling>
          <c:orientation val="minMax"/>
          <c:max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472192"/>
        <c:crosses val="autoZero"/>
        <c:crossBetween val="between"/>
      </c:valAx>
      <c:spPr>
        <a:noFill/>
        <a:ln>
          <a:noFill/>
        </a:ln>
        <a:effectLst/>
      </c:spPr>
    </c:plotArea>
    <c:legend>
      <c:legendPos val="b"/>
      <c:layout>
        <c:manualLayout>
          <c:xMode val="edge"/>
          <c:yMode val="edge"/>
          <c:x val="2.8737058909303014E-2"/>
          <c:y val="0.8193186763322039"/>
          <c:w val="0.95409977398658496"/>
          <c:h val="0.1523393302809279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8F298-D96A-475D-A9BB-1C2E9EABB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61</TotalTime>
  <Pages>28</Pages>
  <Words>18786</Words>
  <Characters>107084</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387</cp:revision>
  <cp:lastPrinted>2019-03-29T20:31:00Z</cp:lastPrinted>
  <dcterms:created xsi:type="dcterms:W3CDTF">2019-09-12T21:31:00Z</dcterms:created>
  <dcterms:modified xsi:type="dcterms:W3CDTF">2019-10-04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